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940D7" w:rsidRPr="00A74720" w:rsidRDefault="00567C9C" w:rsidP="00E940D7">
      <w:pPr>
        <w:rPr>
          <w:rFonts w:ascii="Times New Roman" w:hAnsi="Times New Roman" w:cs="Times New Roman"/>
          <w:sz w:val="20"/>
          <w:szCs w:val="20"/>
        </w:rPr>
      </w:pPr>
      <w:bookmarkStart w:id="0" w:name="_GoBack"/>
      <w:r>
        <w:rPr>
          <w:rFonts w:ascii="Times New Roman" w:hAnsi="Times New Roman" w:cs="Times New Roman"/>
          <w:b/>
          <w:sz w:val="20"/>
          <w:szCs w:val="20"/>
        </w:rPr>
        <w:t>Appendix 1</w:t>
      </w:r>
      <w:r w:rsidR="00D12C35">
        <w:rPr>
          <w:rFonts w:ascii="Times New Roman" w:hAnsi="Times New Roman" w:cs="Times New Roman"/>
          <w:b/>
          <w:sz w:val="20"/>
          <w:szCs w:val="20"/>
        </w:rPr>
        <w:t>.</w:t>
      </w:r>
      <w:r w:rsidR="00E940D7" w:rsidRPr="00D2658B">
        <w:rPr>
          <w:rFonts w:ascii="Times New Roman" w:hAnsi="Times New Roman" w:cs="Times New Roman"/>
          <w:b/>
          <w:sz w:val="20"/>
          <w:szCs w:val="20"/>
        </w:rPr>
        <w:t xml:space="preserve"> </w:t>
      </w:r>
      <w:bookmarkEnd w:id="0"/>
      <w:r w:rsidR="00A74720">
        <w:rPr>
          <w:rFonts w:ascii="Times New Roman" w:hAnsi="Times New Roman" w:cs="Times New Roman"/>
          <w:sz w:val="20"/>
          <w:szCs w:val="20"/>
        </w:rPr>
        <w:t>Study characteristics and findings (n=</w:t>
      </w:r>
      <w:r w:rsidR="00504D95">
        <w:rPr>
          <w:rFonts w:ascii="Times New Roman" w:hAnsi="Times New Roman" w:cs="Times New Roman"/>
          <w:sz w:val="20"/>
          <w:szCs w:val="20"/>
        </w:rPr>
        <w:t>42</w:t>
      </w:r>
      <w:r w:rsidR="00A74720">
        <w:rPr>
          <w:rFonts w:ascii="Times New Roman" w:hAnsi="Times New Roman" w:cs="Times New Roman"/>
          <w:sz w:val="20"/>
          <w:szCs w:val="20"/>
        </w:rPr>
        <w:t>)</w:t>
      </w:r>
    </w:p>
    <w:tbl>
      <w:tblPr>
        <w:tblStyle w:val="DzTablo2"/>
        <w:tblW w:w="9639" w:type="dxa"/>
        <w:tblInd w:w="-567" w:type="dxa"/>
        <w:tblLayout w:type="fixed"/>
        <w:tblLook w:val="04A0" w:firstRow="1" w:lastRow="0" w:firstColumn="1" w:lastColumn="0" w:noHBand="0" w:noVBand="1"/>
      </w:tblPr>
      <w:tblGrid>
        <w:gridCol w:w="2268"/>
        <w:gridCol w:w="709"/>
        <w:gridCol w:w="992"/>
        <w:gridCol w:w="709"/>
        <w:gridCol w:w="992"/>
        <w:gridCol w:w="567"/>
        <w:gridCol w:w="3402"/>
      </w:tblGrid>
      <w:tr w:rsidR="00504D95" w:rsidRPr="0007786F" w:rsidTr="00504D9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Align w:val="center"/>
          </w:tcPr>
          <w:p w:rsidR="00504D95" w:rsidRPr="00E940D7" w:rsidRDefault="00504D95" w:rsidP="00504D9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940D7">
              <w:rPr>
                <w:rFonts w:ascii="Times New Roman" w:hAnsi="Times New Roman" w:cs="Times New Roman"/>
                <w:sz w:val="20"/>
                <w:szCs w:val="20"/>
              </w:rPr>
              <w:t>Study</w:t>
            </w:r>
          </w:p>
        </w:tc>
        <w:tc>
          <w:tcPr>
            <w:tcW w:w="709" w:type="dxa"/>
            <w:vAlign w:val="center"/>
          </w:tcPr>
          <w:p w:rsidR="00504D95" w:rsidRPr="00E940D7" w:rsidRDefault="00504D95" w:rsidP="00504D9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940D7">
              <w:rPr>
                <w:rFonts w:ascii="Times New Roman" w:hAnsi="Times New Roman" w:cs="Times New Roman"/>
                <w:sz w:val="20"/>
                <w:szCs w:val="20"/>
              </w:rPr>
              <w:t>Year</w:t>
            </w:r>
          </w:p>
        </w:tc>
        <w:tc>
          <w:tcPr>
            <w:tcW w:w="992" w:type="dxa"/>
            <w:vAlign w:val="center"/>
          </w:tcPr>
          <w:p w:rsidR="00504D95" w:rsidRPr="00E940D7" w:rsidRDefault="00504D95" w:rsidP="00504D9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940D7">
              <w:rPr>
                <w:rFonts w:ascii="Times New Roman" w:hAnsi="Times New Roman" w:cs="Times New Roman"/>
                <w:sz w:val="20"/>
                <w:szCs w:val="20"/>
              </w:rPr>
              <w:t>Country</w:t>
            </w:r>
          </w:p>
        </w:tc>
        <w:tc>
          <w:tcPr>
            <w:tcW w:w="709" w:type="dxa"/>
            <w:vAlign w:val="center"/>
          </w:tcPr>
          <w:p w:rsidR="00504D95" w:rsidRPr="00E940D7" w:rsidRDefault="00504D95" w:rsidP="00504D9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940D7">
              <w:rPr>
                <w:rFonts w:ascii="Times New Roman" w:hAnsi="Times New Roman" w:cs="Times New Roman"/>
                <w:sz w:val="20"/>
                <w:szCs w:val="20"/>
              </w:rPr>
              <w:t>Age range</w:t>
            </w:r>
          </w:p>
        </w:tc>
        <w:tc>
          <w:tcPr>
            <w:tcW w:w="992" w:type="dxa"/>
            <w:vAlign w:val="center"/>
          </w:tcPr>
          <w:p w:rsidR="00504D95" w:rsidRPr="00E940D7" w:rsidRDefault="00504D95" w:rsidP="00504D9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940D7">
              <w:rPr>
                <w:rFonts w:ascii="Times New Roman" w:hAnsi="Times New Roman" w:cs="Times New Roman"/>
                <w:sz w:val="20"/>
                <w:szCs w:val="20"/>
              </w:rPr>
              <w:t>Subject</w:t>
            </w:r>
          </w:p>
        </w:tc>
        <w:tc>
          <w:tcPr>
            <w:tcW w:w="567" w:type="dxa"/>
            <w:vAlign w:val="center"/>
          </w:tcPr>
          <w:p w:rsidR="00504D95" w:rsidRPr="00E940D7" w:rsidRDefault="00504D95" w:rsidP="00504D9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940D7">
              <w:rPr>
                <w:rFonts w:ascii="Times New Roman" w:hAnsi="Times New Roman" w:cs="Times New Roman"/>
                <w:sz w:val="20"/>
                <w:szCs w:val="20"/>
              </w:rPr>
              <w:t>N</w:t>
            </w:r>
          </w:p>
        </w:tc>
        <w:tc>
          <w:tcPr>
            <w:tcW w:w="3402" w:type="dxa"/>
            <w:vAlign w:val="center"/>
          </w:tcPr>
          <w:p w:rsidR="00504D95" w:rsidRPr="00E940D7" w:rsidRDefault="00504D95" w:rsidP="00504D9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940D7">
              <w:rPr>
                <w:rFonts w:ascii="Times New Roman" w:hAnsi="Times New Roman" w:cs="Times New Roman"/>
                <w:sz w:val="20"/>
                <w:szCs w:val="20"/>
              </w:rPr>
              <w:t>Caries Index</w:t>
            </w:r>
          </w:p>
          <w:p w:rsidR="00504D95" w:rsidRPr="00E940D7" w:rsidRDefault="00504D95" w:rsidP="00504D9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E940D7">
              <w:rPr>
                <w:rFonts w:ascii="Times New Roman" w:hAnsi="Times New Roman" w:cs="Times New Roman"/>
                <w:sz w:val="20"/>
                <w:szCs w:val="20"/>
              </w:rPr>
              <w:t>(Mean±SD)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Akpata&lt;/Author&gt;&lt;Year&gt;2012&lt;/Year&gt;&lt;RecNum&gt;20279&lt;/RecNum&gt;&lt;DisplayText&gt;Akpata, et al. &lt;style face="superscript"&gt;1&lt;/style&gt;&lt;/DisplayText&gt;&lt;record&gt;&lt;rec-number&gt;20279&lt;/rec-number&gt;&lt;foreign-keys&gt;&lt;key app="EN" db-id="dptr2xwx2rsrepexxtgxrfxfvz05edazeeve" timestamp="1565034070"&gt;20279&lt;/key&gt;&lt;/foreign-keys&gt;&lt;ref-type name="Journal Article"&gt;17&lt;/ref-type&gt;&lt;contributors&gt;&lt;authors&gt;&lt;author&gt;Akpata, Enosakhare Samuel&lt;/author&gt;&lt;author&gt;Alomari, Qasem&lt;/author&gt;&lt;author&gt;Mojiminiyi, Olusequn A&lt;/author&gt;&lt;author&gt;Al-Sanae, Hala&lt;/author&gt;&lt;/authors&gt;&lt;/contributors&gt;&lt;titles&gt;&lt;title&gt;Caries experience among children with type 1 diabetes in Kuwait&lt;/title&gt;&lt;secondary-title&gt;Pediatr Dent&lt;/secondary-title&gt;&lt;/titles&gt;&lt;periodical&gt;&lt;full-title&gt;Pediatr Dent&lt;/full-title&gt;&lt;/periodical&gt;&lt;pages&gt;468-472&lt;/pages&gt;&lt;volume&gt;34&lt;/volume&gt;&lt;number&gt;7&lt;/number&gt;&lt;dates&gt;&lt;year&gt;2012&lt;/year&gt;&lt;/dates&gt;&lt;isbn&gt;0164-1263&lt;/isbn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Akpata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1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2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Kuwait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2-15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53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6.4 ± 4.7*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FS= 7.3 ± 6.5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53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4.7 ± 3.3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FS= 5.6 ± 4.0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682CD2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682CD2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682CD2">
              <w:rPr>
                <w:rFonts w:ascii="Times New Roman" w:hAnsi="Times New Roman" w:cs="Times New Roman"/>
                <w:b w:val="0"/>
                <w:sz w:val="20"/>
                <w:szCs w:val="20"/>
              </w:rPr>
              <w:instrText xml:space="preserve"> ADDIN EN.CITE &lt;EndNote&gt;&lt;Cite AuthorYear="1"&gt;&lt;Author&gt;Aljerf&lt;/Author&gt;&lt;Year&gt;2017&lt;/Year&gt;&lt;RecNum&gt;20231&lt;/RecNum&gt;&lt;DisplayText&gt;Aljerf, et al. &lt;style face="superscript"&gt;2&lt;/style&gt;&lt;/DisplayText&gt;&lt;record&gt;&lt;rec-number&gt;20231&lt;/rec-number&gt;&lt;foreign-keys&gt;&lt;key app="EN" db-id="dptr2xwx2rsrepexxtgxrfxfvz05edazeeve" timestamp="1564909868"&gt;20231&lt;/key&gt;&lt;/foreign-keys&gt;&lt;ref-type name="Journal Article"&gt;17&lt;/ref-type&gt;&lt;contributors&gt;&lt;authors&gt;&lt;author&gt;Aljerf, Loai&lt;/author&gt;&lt;author&gt;Alhaffar, Iyad&lt;/author&gt;&lt;/authors&gt;&lt;/contributors&gt;&lt;titles&gt;&lt;title&gt;Salivary Distinctiveness and Modifications in Males with Diabetes and Behçet’s Disease&lt;/title&gt;&lt;secondary-title&gt;Biochem Res Int&lt;/secondary-title&gt;&lt;/titles&gt;&lt;periodical&gt;&lt;full-title&gt;Biochem Res Int&lt;/full-title&gt;&lt;/periodical&gt;&lt;pages&gt;&lt;style face="normal" font="default" charset="162" size="100%"&gt;1-12&lt;/style&gt;&lt;/pages&gt;&lt;volume&gt;2017&lt;/volume&gt;&lt;dates&gt;&lt;year&gt;2017&lt;/year&gt;&lt;/dates&gt;&lt;isbn&gt;2090-2247&lt;/isbn&gt;&lt;urls&gt;&lt;/urls&gt;&lt;/record&gt;&lt;/Cite&gt;&lt;/EndNote&gt;</w:instrText>
            </w:r>
            <w:r w:rsidRPr="00682CD2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682CD2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Aljerf, et al. </w:t>
            </w:r>
            <w:r w:rsidRPr="00682CD2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2</w:t>
            </w:r>
            <w:r w:rsidRPr="00682CD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7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Syria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-15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95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5.46 ± 1.82*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0.99 ± 0.72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Al-Khayoun&lt;/Author&gt;&lt;Year&gt;2013&lt;/Year&gt;&lt;RecNum&gt;20293&lt;/RecNum&gt;&lt;DisplayText&gt;Al-Khayoun, et al. &lt;style face="superscript"&gt;3&lt;/style&gt;&lt;/DisplayText&gt;&lt;record&gt;&lt;rec-number&gt;20293&lt;/rec-number&gt;&lt;foreign-keys&gt;&lt;key app="EN" db-id="dptr2xwx2rsrepexxtgxrfxfvz05edazeeve" timestamp="1565091699"&gt;20293&lt;/key&gt;&lt;/foreign-keys&gt;&lt;ref-type name="Journal Article"&gt;17&lt;/ref-type&gt;&lt;contributors&gt;&lt;authors&gt;&lt;author&gt;Al-Khayoun, Juman D&lt;/author&gt;&lt;author&gt;Diab, Ban S&lt;/author&gt;&lt;/authors&gt;&lt;/contributors&gt;&lt;titles&gt;&lt;title&gt;Dental caries, Mutans Streptococci, Lactobacilli and salivary status of type1 diabetic mellitus patients aged 18-22 years in relation to Glycated Haemoglobin&lt;/title&gt;&lt;secondary-title&gt;J Baghdad Coll Dent&lt;/secondary-title&gt;&lt;/titles&gt;&lt;periodical&gt;&lt;full-title&gt;J Baghdad Coll Dent&lt;/full-title&gt;&lt;/periodical&gt;&lt;pages&gt;1-6&lt;/pages&gt;&lt;volume&gt;325&lt;/volume&gt;&lt;number&gt;2204&lt;/number&gt;&lt;dates&gt;&lt;year&gt;2013&lt;/year&gt;&lt;/dates&gt;&lt;isbn&gt;2311-5270&lt;/isbn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Al-Khayoun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3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3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raq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8-22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 27.96 ± 13.2*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 11.96 ± 8.61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Al-Rawi&lt;/Author&gt;&lt;Year&gt;2010&lt;/Year&gt;&lt;RecNum&gt;20274&lt;/RecNum&gt;&lt;DisplayText&gt;Al-Rawi, et al. &lt;style face="superscript"&gt;4&lt;/style&gt;&lt;/DisplayText&gt;&lt;record&gt;&lt;rec-number&gt;20274&lt;/rec-number&gt;&lt;foreign-keys&gt;&lt;key app="EN" db-id="dptr2xwx2rsrepexxtgxrfxfvz05edazeeve" timestamp="1565032707"&gt;20274&lt;/key&gt;&lt;/foreign-keys&gt;&lt;ref-type name="Journal Article"&gt;17&lt;/ref-type&gt;&lt;contributors&gt;&lt;authors&gt;&lt;author&gt;Al-Rawi, Nadia&lt;/author&gt;&lt;author&gt;El-Samarrai, Sulafa&lt;/author&gt;&lt;/authors&gt;&lt;/contributors&gt;&lt;titles&gt;&lt;title&gt;Salivary physicochemical properties in relation to caries-experience among type 1 insulin-dependent diabetic children&lt;/title&gt;&lt;secondary-title&gt;J Baghdad Coll Dent&lt;/secondary-title&gt;&lt;/titles&gt;&lt;periodical&gt;&lt;full-title&gt;J Baghdad Coll Dent&lt;/full-title&gt;&lt;/periodical&gt;&lt;pages&gt;113-117&lt;/pages&gt;&lt;volume&gt;22&lt;/volume&gt;&lt;number&gt;2&lt;/number&gt;&lt;dates&gt;&lt;year&gt;2010&lt;/year&gt;&lt;/dates&gt;&lt;isbn&gt;1680-0087&lt;/isbn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Al-Rawi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4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0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raq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1-13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 13.70 ± 5.95*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 8.96 ± 5.12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 7.27 ± 4.00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 5.94 ± 3.87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BbHZlczwvQXV0aG9yPjxZZWFy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BbHZlczwvQXV0aG9yPjxZZWFy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Alves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5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2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Brazil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6-18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51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1.94 ± 2.84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0.64 ± 1.24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51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1.41 ± 2.34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1.27 ± 2.42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Ambildhok&lt;/Author&gt;&lt;Year&gt;2018&lt;/Year&gt;&lt;RecNum&gt;21089&lt;/RecNum&gt;&lt;DisplayText&gt;Ambildhok, et al. &lt;style face="superscript"&gt;6&lt;/style&gt;&lt;/DisplayText&gt;&lt;record&gt;&lt;rec-number&gt;21089&lt;/rec-number&gt;&lt;foreign-keys&gt;&lt;key app="EN" db-id="dptr2xwx2rsrepexxtgxrfxfvz05edazeeve" timestamp="1585638366"&gt;21089&lt;/key&gt;&lt;/foreign-keys&gt;&lt;ref-type name="Journal Article"&gt;17&lt;/ref-type&gt;&lt;contributors&gt;&lt;authors&gt;&lt;author&gt;&lt;style face="normal" font="default" charset="162" size="100%"&gt;Ambildhok,  Kadambari&lt;/style&gt;&lt;/author&gt;&lt;author&gt;&lt;style face="normal" font="default" charset="162" size="100%"&gt;Jayakumar, H&lt;/style&gt;&lt;/author&gt;&lt;author&gt;&lt;style face="normal" font="default" size="100%"&gt;Patil&lt;/style&gt;&lt;style face="normal" font="default" charset="162" size="100%"&gt;, Rohini&lt;/style&gt;&lt;/author&gt;&lt;/authors&gt;&lt;/contributors&gt;&lt;titles&gt;&lt;title&gt;&lt;style face="normal" font="default" size="100%"&gt;Salivary flow rate, sweet score&lt;/style&gt;&lt;style face="normal" font="default" charset="162" size="100%"&gt; &lt;/style&gt;&lt;style face="normal" font="default" size="100%"&gt;and plaque status in type 1 diabetes mellitus and non-diabetic subjects&lt;/style&gt;&lt;style face="normal" font="default" charset="162" size="100%"&gt; &lt;/style&gt;&lt;style face="normal" font="default" size="100%"&gt;aged 6 to 17 years and their relationship with dental caries.&lt;/style&gt;&lt;/title&gt;&lt;secondary-title&gt;&lt;style face="normal" font="default" size="100%"&gt;Int&lt;/style&gt;&lt;style face="normal" font="default" charset="162" size="100%"&gt; &lt;/style&gt;&lt;style face="normal" font="default" size="100%"&gt;J Sci Res&lt;/style&gt;&lt;/secondary-title&gt;&lt;/titles&gt;&lt;periodical&gt;&lt;full-title&gt;Int J Sci Res&lt;/full-title&gt;&lt;/periodical&gt;&lt;pages&gt;&lt;style face="normal" font="default" charset="162" size="100%"&gt;65-67&lt;/style&gt;&lt;/pages&gt;&lt;volume&gt;&lt;style face="normal" font="default" charset="162" size="100%"&gt;7&lt;/style&gt;&lt;/volume&gt;&lt;number&gt;&lt;style face="normal" font="default" charset="162" size="100%"&gt;8&lt;/style&gt;&lt;/number&gt;&lt;dates&gt;&lt;year&gt;&lt;style face="normal" font="default" charset="162" size="100%"&gt;2018&lt;/style&gt;&lt;/year&gt;&lt;/dates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Ambildhok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6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8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ndia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6-17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6.5 ± 5.8*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3.66 ± 4.8*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2.4 ± 2.1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1.22 ± 1.09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Aral&lt;/Author&gt;&lt;Year&gt;2016&lt;/Year&gt;&lt;RecNum&gt;21124&lt;/RecNum&gt;&lt;DisplayText&gt;Aral, et al. &lt;style face="superscript"&gt;7&lt;/style&gt;&lt;/DisplayText&gt;&lt;record&gt;&lt;rec-number&gt;21124&lt;/rec-number&gt;&lt;foreign-keys&gt;&lt;key app="EN" db-id="dptr2xwx2rsrepexxtgxrfxfvz05edazeeve" timestamp="1585783867"&gt;21124&lt;/key&gt;&lt;/foreign-keys&gt;&lt;ref-type name="Journal Article"&gt;17&lt;/ref-type&gt;&lt;contributors&gt;&lt;authors&gt;&lt;author&gt;&lt;style face="normal" font="default" size="100%"&gt;A&lt;/style&gt;&lt;style face="normal" font="default" charset="162" size="100%"&gt;ral&lt;/style&gt;&lt;style face="normal" font="default" size="100%"&gt;, Cüneyt Asım&lt;/style&gt;&lt;/author&gt;&lt;author&gt;Nur, Bilge Gülsüm&lt;/author&gt;&lt;author&gt;Altunsoy, Mustafa&lt;/author&gt;&lt;author&gt;Demir, Korcan&lt;/author&gt;&lt;/authors&gt;&lt;/contributors&gt;&lt;titles&gt;&lt;title&gt;Yeni Tip 1 Diabetes Mellitus Teşhisi Konulan Çocuklarda Tükürük Tamponlama Kapasitesi ve Akış Hızı Değişiklikleri&lt;/title&gt;&lt;secondary-title&gt;Turkiye Klinikleri J Dental Sci&lt;/secondary-title&gt;&lt;/titles&gt;&lt;periodical&gt;&lt;full-title&gt;Turkiye Klinikleri J Dental Sci&lt;/full-title&gt;&lt;/periodical&gt;&lt;pages&gt;&lt;style face="normal" font="default" charset="162" size="100%"&gt;48-54&lt;/style&gt;&lt;/pages&gt;&lt;volume&gt;22&lt;/volume&gt;&lt;number&gt;1&lt;/number&gt;&lt;dates&gt;&lt;year&gt;2016&lt;/year&gt;&lt;/dates&gt;&lt;isbn&gt;1300-7734&lt;/isbn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Aral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7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6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Turkey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0-16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 xml:space="preserve">DMFT= 0.78 ± 1.58 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3.28 ± 3.24*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1.8 ± 2.31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2.25 ± 3.18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Arheiam&lt;/Author&gt;&lt;Year&gt;2014&lt;/Year&gt;&lt;RecNum&gt;20182&lt;/RecNum&gt;&lt;DisplayText&gt;Arheiam, et al. &lt;style face="superscript"&gt;8&lt;/style&gt;&lt;/DisplayText&gt;&lt;record&gt;&lt;rec-number&gt;20182&lt;/rec-number&gt;&lt;foreign-keys&gt;&lt;key app="EN" db-id="dptr2xwx2rsrepexxtgxrfxfvz05edazeeve" timestamp="1564860497"&gt;20182&lt;/key&gt;&lt;/foreign-keys&gt;&lt;ref-type name="Journal Article"&gt;17&lt;/ref-type&gt;&lt;contributors&gt;&lt;authors&gt;&lt;author&gt;Arheiam, Arheiam&lt;/author&gt;&lt;author&gt;Omar, Suliman&lt;/author&gt;&lt;/authors&gt;&lt;/contributors&gt;&lt;titles&gt;&lt;title&gt;Dental caries experience and periodontal treatment needs of 10‐to 15‐year old children with type 1 diabetes mellitus&lt;/title&gt;&lt;secondary-title&gt;International dental journal&lt;/secondary-title&gt;&lt;/titles&gt;&lt;periodical&gt;&lt;full-title&gt;International dental journal&lt;/full-title&gt;&lt;/periodical&gt;&lt;pages&gt;150-154&lt;/pages&gt;&lt;volume&gt;64&lt;/volume&gt;&lt;number&gt;3&lt;/number&gt;&lt;dates&gt;&lt;year&gt;2014&lt;/year&gt;&lt;/dates&gt;&lt;isbn&gt;0020-6539&lt;/isbn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Arheiam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8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4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Libya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0-15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1.19 ± 1.74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0.80 ± 1.46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Babu&lt;/Author&gt;&lt;Year&gt;2018&lt;/Year&gt;&lt;RecNum&gt;20185&lt;/RecNum&gt;&lt;DisplayText&gt;Babu, et al. &lt;style face="superscript"&gt;9&lt;/style&gt;&lt;/DisplayText&gt;&lt;record&gt;&lt;rec-number&gt;20185&lt;/rec-number&gt;&lt;foreign-keys&gt;&lt;key app="EN" db-id="dptr2xwx2rsrepexxtgxrfxfvz05edazeeve" timestamp="1564860696"&gt;20185&lt;/key&gt;&lt;/foreign-keys&gt;&lt;ref-type name="Journal Article"&gt;17&lt;/ref-type&gt;&lt;contributors&gt;&lt;authors&gt;&lt;author&gt;Babu, K. L. G.&lt;/author&gt;&lt;author&gt;Subramaniam, P.&lt;/author&gt;&lt;author&gt;Kaje, K.&lt;/author&gt;&lt;/authors&gt;&lt;/contributors&gt;&lt;auth-address&gt;Department of Dentistry, Hassan Institute of Medical Sciences, Hassan, Karnataka, India.&amp;#xD;Department of Pedodontics and Preventive Dentistry, The Oxford Dental College, Hospital and Research Centre, Bangalore, Karnataka, India.&lt;/auth-address&gt;&lt;titles&gt;&lt;title&gt;Assessment of dental caries and gingival status among a group of type 1 diabetes mellitus and healthy children of South India - a comparative study&lt;/title&gt;&lt;secondary-title&gt;J Pediatr Endocrinol Metab&lt;/secondary-title&gt;&lt;/titles&gt;&lt;periodical&gt;&lt;full-title&gt;J Pediatr Endocrinol Metab&lt;/full-title&gt;&lt;/periodical&gt;&lt;pages&gt;1305-1310&lt;/pages&gt;&lt;volume&gt;31&lt;/volume&gt;&lt;number&gt;12&lt;/number&gt;&lt;edition&gt;2018/11/23&lt;/edition&gt;&lt;keywords&gt;&lt;keyword&gt;Child&lt;/keyword&gt;&lt;keyword&gt;Comorbidity&lt;/keyword&gt;&lt;keyword&gt;Dental Caries/*epidemiology/pathology&lt;/keyword&gt;&lt;keyword&gt;Diabetes Mellitus, Type 1/*epidemiology/pathology&lt;/keyword&gt;&lt;keyword&gt;Female&lt;/keyword&gt;&lt;keyword&gt;Gingiva/*pathology&lt;/keyword&gt;&lt;keyword&gt;Humans&lt;/keyword&gt;&lt;keyword&gt;India/epidemiology&lt;/keyword&gt;&lt;keyword&gt;Male&lt;/keyword&gt;&lt;keyword&gt;Prevalence&lt;/keyword&gt;&lt;keyword&gt;dental caries&lt;/keyword&gt;&lt;keyword&gt;gingival health&lt;/keyword&gt;&lt;keyword&gt;type 1 diabetes mellitus&lt;/keyword&gt;&lt;/keywords&gt;&lt;dates&gt;&lt;year&gt;2018&lt;/year&gt;&lt;pub-dates&gt;&lt;date&gt;Dec 19&lt;/date&gt;&lt;/pub-dates&gt;&lt;/dates&gt;&lt;isbn&gt;2191-0251 (Electronic)&amp;#xD;0334-018X (Linking)&lt;/isbn&gt;&lt;accession-num&gt;30465719&lt;/accession-num&gt;&lt;urls&gt;&lt;related-urls&gt;&lt;url&gt;https://www.ncbi.nlm.nih.gov/pubmed/30465719&lt;/url&gt;&lt;/related-urls&gt;&lt;/urls&gt;&lt;electronic-resource-num&gt;10.1515/jpem-2018-0335&lt;/electronic-resource-num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Babu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9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8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ndia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6-18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1.26 ± 2.49 *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0.44 ± 1.28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0.46 ± 1.02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0.88 ± 1.75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Bassir&lt;/Author&gt;&lt;Year&gt;2014&lt;/Year&gt;&lt;RecNum&gt;20230&lt;/RecNum&gt;&lt;DisplayText&gt;Bassir, et al. &lt;style face="superscript"&gt;10&lt;/style&gt;&lt;/DisplayText&gt;&lt;record&gt;&lt;rec-number&gt;20230&lt;/rec-number&gt;&lt;foreign-keys&gt;&lt;key app="EN" db-id="dptr2xwx2rsrepexxtgxrfxfvz05edazeeve" timestamp="1564909710"&gt;20230&lt;/key&gt;&lt;/foreign-keys&gt;&lt;ref-type name="Journal Article"&gt;17&lt;/ref-type&gt;&lt;contributors&gt;&lt;authors&gt;&lt;author&gt;Bassir, Leila&lt;/author&gt;&lt;author&gt;Amani, Reza&lt;/author&gt;&lt;author&gt;Masjedi, Mashalla Khaneh&lt;/author&gt;&lt;author&gt;Ahangarpor, Fatemeh&lt;/author&gt;&lt;/authors&gt;&lt;/contributors&gt;&lt;titles&gt;&lt;title&gt;Relationship between dietary patterns and dental health in type I diabetic children compared with healthy controls&lt;/title&gt;&lt;secondary-title&gt;Iranian Red Crescent Medical Journal&lt;/secondary-title&gt;&lt;/titles&gt;&lt;periodical&gt;&lt;full-title&gt;Iranian Red Crescent Medical Journal&lt;/full-title&gt;&lt;/periodical&gt;&lt;volume&gt;16&lt;/volume&gt;&lt;number&gt;1&lt;/number&gt;&lt;dates&gt;&lt;year&gt;2014&lt;/year&gt;&lt;/dates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Bassir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10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4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ran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7-17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31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3.71 ± 2.48</w:t>
            </w:r>
          </w:p>
        </w:tc>
      </w:tr>
      <w:tr w:rsidR="00504D95" w:rsidRPr="0007786F" w:rsidTr="00504D95">
        <w:trPr>
          <w:trHeight w:val="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31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4.35 ± 2.74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Busato&lt;/Author&gt;&lt;Year&gt;2010&lt;/Year&gt;&lt;RecNum&gt;20229&lt;/RecNum&gt;&lt;DisplayText&gt;Busato, et al. &lt;style face="superscript"&gt;11&lt;/style&gt;&lt;/DisplayText&gt;&lt;record&gt;&lt;rec-number&gt;20229&lt;/rec-number&gt;&lt;foreign-keys&gt;&lt;key app="EN" db-id="dptr2xwx2rsrepexxtgxrfxfvz05edazeeve" timestamp="1564909616"&gt;20229&lt;/key&gt;&lt;/foreign-keys&gt;&lt;ref-type name="Journal Article"&gt;17&lt;/ref-type&gt;&lt;contributors&gt;&lt;authors&gt;&lt;author&gt;Busato, Ivana Maria Saes&lt;/author&gt;&lt;author&gt;Bittencourt, Mônica Sommer&lt;/author&gt;&lt;author&gt;Machado, Maria Ângela Naval&lt;/author&gt;&lt;author&gt;Grégio, Ana Maria Trindade&lt;/author&gt;&lt;author&gt;Azevedo-Alanis, Luciana Reis&lt;/author&gt;&lt;/authors&gt;&lt;/contributors&gt;&lt;titles&gt;&lt;title&gt;Association between metabolic control and oral health in adolescents with type 1 diabetes mellitus&lt;/title&gt;&lt;secondary-title&gt;Oral Surg Oral Med Oral Pathol Oral Radiol&lt;/secondary-title&gt;&lt;/titles&gt;&lt;periodical&gt;&lt;full-title&gt;Oral Surg Oral Med Oral Pathol Oral Radiol&lt;/full-title&gt;&lt;/periodical&gt;&lt;pages&gt;51-56&lt;/pages&gt;&lt;volume&gt;109&lt;/volume&gt;&lt;number&gt;3&lt;/number&gt;&lt;dates&gt;&lt;year&gt;2010&lt;/year&gt;&lt;/dates&gt;&lt;isbn&gt;1079-2104&lt;/isbn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Busato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11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0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Brazil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4-19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51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3.3 ± 3.7*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51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1.5 ± 2.1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Busato&lt;/Author&gt;&lt;Year&gt;2016&lt;/Year&gt;&lt;RecNum&gt;21091&lt;/RecNum&gt;&lt;DisplayText&gt;Busato, et al. &lt;style face="superscript"&gt;12&lt;/style&gt;&lt;/DisplayText&gt;&lt;record&gt;&lt;rec-number&gt;21091&lt;/rec-number&gt;&lt;foreign-keys&gt;&lt;key app="EN" db-id="dptr2xwx2rsrepexxtgxrfxfvz05edazeeve" timestamp="1585648636"&gt;21091&lt;/key&gt;&lt;/foreign-keys&gt;&lt;ref-type name="Journal Article"&gt;17&lt;/ref-type&gt;&lt;contributors&gt;&lt;authors&gt;&lt;author&gt;Busato, Ivana Maria Saes&lt;/author&gt;&lt;author&gt;De Antoni, Carlos Cesar&lt;/author&gt;&lt;author&gt;Calcagnotto, Thiago&lt;/author&gt;&lt;author&gt;Ignácio, Sérgio Aparecido&lt;/author&gt;&lt;author&gt;Azevedo-Alanis, Luciana Reis&lt;/author&gt;&lt;/authors&gt;&lt;/contributors&gt;&lt;titles&gt;&lt;title&gt;Salivary flow rate, buffer capacity, and urea concentration in adolescents with type 1 diabetes mellitus&lt;/title&gt;&lt;secondary-title&gt;J Pediatr Endocrinol Metab&lt;/secondary-title&gt;&lt;/titles&gt;&lt;periodical&gt;&lt;full-title&gt;J Pediatr Endocrinol Metab&lt;/full-title&gt;&lt;/periodical&gt;&lt;pages&gt;1359-1363&lt;/pages&gt;&lt;volume&gt;29&lt;/volume&gt;&lt;number&gt;12&lt;/number&gt;&lt;dates&gt;&lt;year&gt;2016&lt;/year&gt;&lt;/dates&gt;&lt;isbn&gt;2191-0251&lt;/isbn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Busato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12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6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Brazil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4-19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32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4 ± 0.7*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32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1 ± 0.3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El-Tekeya&lt;/Author&gt;&lt;Year&gt;2012&lt;/Year&gt;&lt;RecNum&gt;20214&lt;/RecNum&gt;&lt;DisplayText&gt;El-Tekeya, et al. &lt;style face="superscript"&gt;13&lt;/style&gt;&lt;/DisplayText&gt;&lt;record&gt;&lt;rec-number&gt;20214&lt;/rec-number&gt;&lt;foreign-keys&gt;&lt;key app="EN" db-id="dptr2xwx2rsrepexxtgxrfxfvz05edazeeve" timestamp="1564861747"&gt;20214&lt;/key&gt;&lt;/foreign-keys&gt;&lt;ref-type name="Journal Article"&gt;17&lt;/ref-type&gt;&lt;contributors&gt;&lt;authors&gt;&lt;author&gt;El-Tekeya, Magda&lt;/author&gt;&lt;author&gt;Tantawi, Maha El&lt;/author&gt;&lt;author&gt;Fetouh, Hend&lt;/author&gt;&lt;author&gt;Mowafy, Ehsan&lt;/author&gt;&lt;author&gt;Khedr, Nashwa Abo&lt;/author&gt;&lt;/authors&gt;&lt;/contributors&gt;&lt;titles&gt;&lt;title&gt;Caries risk indicators in children with type 1 diabetes mellitus in relation to metabolic control&lt;/title&gt;&lt;secondary-title&gt;Pediatr Dent&lt;/secondary-title&gt;&lt;/titles&gt;&lt;periodical&gt;&lt;full-title&gt;Pediatr Dent&lt;/full-title&gt;&lt;/periodical&gt;&lt;pages&gt;510-516&lt;/pages&gt;&lt;volume&gt;34&lt;/volume&gt;&lt;number&gt;7&lt;/number&gt;&lt;dates&gt;&lt;year&gt;2012&lt;/year&gt;&lt;/dates&gt;&lt;isbn&gt;0164-1263&lt;/isbn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El-Tekeya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13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2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Egypt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6-9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 0.82 ± 1.58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 xml:space="preserve">dfs=6.33±4.48 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 0.70 ± 1.26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fs=5.81±5.0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Fazlić&lt;/Author&gt;&lt;Year&gt;2016&lt;/Year&gt;&lt;RecNum&gt;20232&lt;/RecNum&gt;&lt;DisplayText&gt;Fazlić, et al. &lt;style face="superscript"&gt;14&lt;/style&gt;&lt;/DisplayText&gt;&lt;record&gt;&lt;rec-number&gt;20232&lt;/rec-number&gt;&lt;foreign-keys&gt;&lt;key app="EN" db-id="dptr2xwx2rsrepexxtgxrfxfvz05edazeeve" timestamp="1564910053"&gt;20232&lt;/key&gt;&lt;/foreign-keys&gt;&lt;ref-type name="Journal Article"&gt;17&lt;/ref-type&gt;&lt;contributors&gt;&lt;authors&gt;&lt;author&gt;Fazlić, Rusmira&lt;/author&gt;&lt;author&gt;Huseinbegović, Amina&lt;/author&gt;&lt;author&gt;Draga, Mediha Selimović&lt;/author&gt;&lt;/authors&gt;&lt;/contributors&gt;&lt;titles&gt;&lt;title&gt;Differences in dental caries experience between diabetic adolescents and healthy controls&lt;/title&gt;&lt;secondary-title&gt;Journal of Health Sciences&lt;/secondary-title&gt;&lt;/titles&gt;&lt;periodical&gt;&lt;full-title&gt;Journal of Health Sciences&lt;/full-title&gt;&lt;/periodical&gt;&lt;volume&gt;6&lt;/volume&gt;&lt;number&gt;1&lt;/number&gt;&lt;dates&gt;&lt;year&gt;2016&lt;/year&gt;&lt;/dates&gt;&lt;isbn&gt;2232-7576&lt;/isbn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Fazlić, et al. </w:t>
            </w:r>
            <w:r w:rsidRPr="00504D95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4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6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Bosnia and Herzegovina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2-18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11.49 ± 3.10*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6.19 ± 2.54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Ferizi&lt;/Author&gt;&lt;Year&gt;2018a&lt;/Year&gt;&lt;RecNum&gt;20287&lt;/RecNum&gt;&lt;DisplayText&gt;Ferizi, et al. &lt;style face="superscript"&gt;15&lt;/style&gt;&lt;/DisplayText&gt;&lt;record&gt;&lt;rec-number&gt;20287&lt;/rec-number&gt;&lt;foreign-keys&gt;&lt;key app="EN" db-id="dptr2xwx2rsrepexxtgxrfxfvz05edazeeve" timestamp="1565068676"&gt;20287&lt;/key&gt;&lt;/foreign-keys&gt;&lt;ref-type name="Journal Article"&gt;17&lt;/ref-type&gt;&lt;contributors&gt;&lt;authors&gt;&lt;author&gt;Ferizi, L&lt;/author&gt;&lt;author&gt;Kotori, V&lt;/author&gt;&lt;author&gt;Begzati, A&lt;/author&gt;&lt;author&gt;Spahiu, L&lt;/author&gt;&lt;author&gt;Mrasori, S&lt;/author&gt;&lt;author&gt;Dragidella, F&lt;/author&gt;&lt;/authors&gt;&lt;/contributors&gt;&lt;titles&gt;&lt;title&gt;Dental Caries Among Kosovar Children with Type 1 Diabetes Mellitus&lt;/title&gt;&lt;secondary-title&gt;Pesquisa Brasileira em Odontopediatria e Clinica Integrada&lt;/secondary-title&gt;&lt;/titles&gt;&lt;periodical&gt;&lt;full-title&gt;Pesquisa Brasileira em Odontopediatria e Clinica Integrada&lt;/full-title&gt;&lt;/periodical&gt;&lt;pages&gt;4140&lt;/pages&gt;&lt;volume&gt;18&lt;/volume&gt;&lt;number&gt;1&lt;/number&gt;&lt;dates&gt;&lt;year&gt;2018&lt;/year&gt;&lt;/dates&gt;&lt;isbn&gt;1983-4632&lt;/isbn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Ferizi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15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8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Kosovo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0-15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6.56 ± 3.56*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4.21 ± 2.63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Geetha&lt;/Author&gt;&lt;Year&gt;2019&lt;/Year&gt;&lt;RecNum&gt;20227&lt;/RecNum&gt;&lt;DisplayText&gt;Geetha, et al. &lt;style face="superscript"&gt;16&lt;/style&gt;&lt;/DisplayText&gt;&lt;record&gt;&lt;rec-number&gt;20227&lt;/rec-number&gt;&lt;foreign-keys&gt;&lt;key app="EN" db-id="dptr2xwx2rsrepexxtgxrfxfvz05edazeeve" timestamp="1564908480"&gt;20227&lt;/key&gt;&lt;/foreign-keys&gt;&lt;ref-type name="Journal Article"&gt;17&lt;/ref-type&gt;&lt;contributors&gt;&lt;authors&gt;&lt;author&gt;Geetha, S&lt;/author&gt;&lt;author&gt;Pramila, M&lt;/author&gt;&lt;author&gt;Jain, Kittu&lt;/author&gt;&lt;author&gt;Suresh, CM&lt;/author&gt;&lt;/authors&gt;&lt;/contributors&gt;&lt;titles&gt;&lt;title&gt;Oral health status and knowledge among 10-15years old type 1 diabetes mellitus children and adolescents in Bengaluru&lt;/title&gt;&lt;secondary-title&gt;Indian J Dent Res&lt;/secondary-title&gt;&lt;/titles&gt;&lt;periodical&gt;&lt;full-title&gt;Indian J Dent Res&lt;/full-title&gt;&lt;/periodical&gt;&lt;pages&gt;&lt;style face="normal" font="default" size="100%"&gt;80&lt;/style&gt;&lt;style face="normal" font="default" charset="162" size="100%"&gt;-86&lt;/style&gt;&lt;/pages&gt;&lt;volume&gt;30&lt;/volume&gt;&lt;number&gt;1&lt;/number&gt;&lt;dates&gt;&lt;year&gt;2019&lt;/year&gt;&lt;/dates&gt;&lt;isbn&gt;0970-9290&lt;/isbn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Geetha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16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9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ndia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0-15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75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0.7 ± 0.45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0.26 ± 0.05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75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1.75 ± 0.8*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0.84 ± 0.2*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Gokmenoglu&lt;/Author&gt;&lt;Year&gt;2017&lt;/Year&gt;&lt;RecNum&gt;20275&lt;/RecNum&gt;&lt;DisplayText&gt;Gokmenoglu, et al. &lt;style face="superscript"&gt;17&lt;/style&gt;&lt;/DisplayText&gt;&lt;record&gt;&lt;rec-number&gt;20275&lt;/rec-number&gt;&lt;foreign-keys&gt;&lt;key app="EN" db-id="dptr2xwx2rsrepexxtgxrfxfvz05edazeeve" timestamp="1565032842"&gt;20275&lt;/key&gt;&lt;/foreign-keys&gt;&lt;ref-type name="Journal Article"&gt;17&lt;/ref-type&gt;&lt;contributors&gt;&lt;authors&gt;&lt;author&gt;Gokmenoglu, Ceren&lt;/author&gt;&lt;author&gt;Bavbek, Nehir Canigur&lt;/author&gt;&lt;author&gt;Gurel, Mugem Asli&lt;/author&gt;&lt;author&gt;Dincer, Mufide&lt;/author&gt;&lt;/authors&gt;&lt;/contributors&gt;&lt;titles&gt;&lt;title&gt;Periodontal health status of children with type 1 diabetes mellitus&lt;/title&gt;&lt;secondary-title&gt;Journal of Turgut Ozal Medical Center&lt;/secondary-title&gt;&lt;/titles&gt;&lt;periodical&gt;&lt;full-title&gt;Journal of Turgut Ozal Medical Center&lt;/full-title&gt;&lt;/periodical&gt;&lt;volume&gt;24&lt;/volume&gt;&lt;number&gt;3&lt;/number&gt;&lt;dates&gt;&lt;year&gt;2017&lt;/year&gt;&lt;/dates&gt;&lt;isbn&gt;1300-1744&lt;/isbn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Gokmenoglu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17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7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Turkey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N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76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5.75 ± 5.65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76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4.34 ± 2.91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Gupta&lt;/Author&gt;&lt;Year&gt;2014&lt;/Year&gt;&lt;RecNum&gt;20195&lt;/RecNum&gt;&lt;DisplayText&gt;Gupta, et al. &lt;style face="superscript"&gt;18&lt;/style&gt;&lt;/DisplayText&gt;&lt;record&gt;&lt;rec-number&gt;20195&lt;/rec-number&gt;&lt;foreign-keys&gt;&lt;key app="EN" db-id="dptr2xwx2rsrepexxtgxrfxfvz05edazeeve" timestamp="1564860696"&gt;20195&lt;/key&gt;&lt;/foreign-keys&gt;&lt;ref-type name="Journal Article"&gt;17&lt;/ref-type&gt;&lt;contributors&gt;&lt;authors&gt;&lt;author&gt;Gupta, V. K.&lt;/author&gt;&lt;author&gt;Malhotra, S.&lt;/author&gt;&lt;author&gt;Sharma, V.&lt;/author&gt;&lt;author&gt;Hiremath, S. S.&lt;/author&gt;&lt;/authors&gt;&lt;/contributors&gt;&lt;auth-address&gt;Department of Public Health Dentistry, FODS, KGMU, Lucknow 226003, India.&amp;#xD;Department of Pedodontics, Saraswati Dental College and Hospital, Lucknow 227105, India.&amp;#xD;Department of Public Health Dentistry, RajaRajeswari Dental College &amp;amp; Hospital, Bangalore 560074, India.&amp;#xD;Department of Public Health Dentistry, The Oxford Dental College, Bangalore 560068, India.&lt;/auth-address&gt;&lt;titles&gt;&lt;title&gt;The Influence of Insulin Dependent Diabetes Mellitus on Dental Caries and Salivary Flow&lt;/title&gt;&lt;secondary-title&gt;Int J Chronic Dis&lt;/secondary-title&gt;&lt;/titles&gt;&lt;periodical&gt;&lt;full-title&gt;Int J Chronic Dis&lt;/full-title&gt;&lt;/periodical&gt;&lt;pages&gt;790898&lt;/pages&gt;&lt;volume&gt;2014&lt;/volume&gt;&lt;edition&gt;2014/01/01&lt;/edition&gt;&lt;dates&gt;&lt;year&gt;2014&lt;/year&gt;&lt;/dates&gt;&lt;isbn&gt;2356-6981 (Print)&amp;#xD;2314-5749 (Linking)&lt;/isbn&gt;&lt;accession-num&gt;26464864&lt;/accession-num&gt;&lt;urls&gt;&lt;related-urls&gt;&lt;url&gt;https://www.ncbi.nlm.nih.gov/pubmed/26464864&lt;/url&gt;&lt;/related-urls&gt;&lt;/urls&gt;&lt;custom2&gt;PMC4590917&lt;/custom2&gt;&lt;electronic-resource-num&gt;10.1155/2014/790898&lt;/electronic-resource-num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Gupta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18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4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ndia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0-15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4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2.09 ± 2.00*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 2.25 ± 2.31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0.59 ± 1.36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dmfs= 0.6 ± 1.63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4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2.25 ± 1.64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 2.74 ± 2.11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0.77 ± 1.37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 1.15 ± 1.91*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İşcan&lt;/Author&gt;&lt;Year&gt;2018&lt;/Year&gt;&lt;RecNum&gt;21126&lt;/RecNum&gt;&lt;DisplayText&gt;İşcan &lt;style face="superscript"&gt;19&lt;/style&gt;&lt;/DisplayText&gt;&lt;record&gt;&lt;rec-number&gt;21126&lt;/rec-number&gt;&lt;foreign-keys&gt;&lt;key app="EN" db-id="dptr2xwx2rsrepexxtgxrfxfvz05edazeeve" timestamp="1585785593"&gt;21126&lt;/key&gt;&lt;/foreign-keys&gt;&lt;ref-type name="Thesis"&gt;32&lt;/ref-type&gt;&lt;contributors&gt;&lt;authors&gt;&lt;author&gt;İşcan, Tayyibe Aslıhan&lt;/author&gt;&lt;/authors&gt;&lt;/contributors&gt;&lt;titles&gt;&lt;title&gt;Tip 1 Diyabetli ve Sağlıklı Çocuklarda Ağız-Diş Sağlığının ve Ağız Kokusunun Değerlendirilmesi&lt;/title&gt;&lt;secondary-title&gt;&lt;style face="normal" font="default" charset="162" size="100%"&gt;Pediatric Dentistry&lt;/style&gt;&lt;/secondary-title&gt;&lt;/titles&gt;&lt;periodical&gt;&lt;full-title&gt;Pediatric dentistry&lt;/full-title&gt;&lt;/periodical&gt;&lt;dates&gt;&lt;year&gt;2018&lt;/year&gt;&lt;/dates&gt;&lt;pub-location&gt;&lt;style face="normal" font="default" charset="162" size="100%"&gt;Ankara&lt;/style&gt;&lt;/pub-location&gt;&lt;publisher&gt;&lt;style face="normal" font="default" charset="162" size="100%"&gt;Hacettepe University&lt;/style&gt;&lt;/publisher&gt;&lt;work-type&gt;&lt;style face="normal" font="default" charset="162" size="100%"&gt;Master Thesis&lt;/style&gt;&lt;/work-type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İşcan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19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8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Turkey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6-13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1.04 ± 1.5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1.34±2.20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3.97 ± 3.71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9.41±10.61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0.82 ± 1.26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1.34±2.26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4.85 ± 3.7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12.51±11.43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Ismail&lt;/Author&gt;&lt;Year&gt;2017&lt;/Year&gt;&lt;RecNum&gt;20248&lt;/RecNum&gt;&lt;DisplayText&gt;Ismail, et al. &lt;style face="superscript"&gt;20&lt;/style&gt;&lt;/DisplayText&gt;&lt;record&gt;&lt;rec-number&gt;20248&lt;/rec-number&gt;&lt;foreign-keys&gt;&lt;key app="EN" db-id="dptr2xwx2rsrepexxtgxrfxfvz05edazeeve" timestamp="1565004987"&gt;20248&lt;/key&gt;&lt;/foreign-keys&gt;&lt;ref-type name="Journal Article"&gt;17&lt;/ref-type&gt;&lt;contributors&gt;&lt;authors&gt;&lt;author&gt;Ismail, Ahmad Faisal&lt;/author&gt;&lt;author&gt;McGrath, Colman Patrick&lt;/author&gt;&lt;author&gt;Yiu, Cynthia KY&lt;/author&gt;&lt;/authors&gt;&lt;/contributors&gt;&lt;titles&gt;&lt;title&gt;Oral health status of children with type 1 diabetes: a comparative study&lt;/title&gt;&lt;secondary-title&gt;Journal of Pediatric Endocrinology and Metabolism&lt;/secondary-title&gt;&lt;/titles&gt;&lt;periodical&gt;&lt;full-title&gt;Journal of Pediatric Endocrinology and Metabolism&lt;/full-title&gt;&lt;/periodical&gt;&lt;pages&gt;1155-1159&lt;/pages&gt;&lt;volume&gt;30&lt;/volume&gt;&lt;number&gt;11&lt;/number&gt;&lt;dates&gt;&lt;year&gt;2017&lt;/year&gt;&lt;/dates&gt;&lt;isbn&gt;2191-0251&lt;/isbn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Ismail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20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7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hina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4-17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32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1.69 ± 1.75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1.09 ± 2.43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32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2.03 ± 1.75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1.38 ± 2.71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Kamran&lt;/Author&gt;&lt;Year&gt;2019&lt;/Year&gt;&lt;RecNum&gt;20233&lt;/RecNum&gt;&lt;DisplayText&gt;Kamran, et al. &lt;style face="superscript"&gt;21&lt;/style&gt;&lt;/DisplayText&gt;&lt;record&gt;&lt;rec-number&gt;20233&lt;/rec-number&gt;&lt;foreign-keys&gt;&lt;key app="EN" db-id="dptr2xwx2rsrepexxtgxrfxfvz05edazeeve" timestamp="1564910146"&gt;20233&lt;/key&gt;&lt;/foreign-keys&gt;&lt;ref-type name="Journal Article"&gt;17&lt;/ref-type&gt;&lt;contributors&gt;&lt;authors&gt;&lt;author&gt;Kamran, Sahba&lt;/author&gt;&lt;author&gt;Moradian, Hamid&lt;/author&gt;&lt;author&gt;Bakhsh, Elnaz Yazdan&lt;/author&gt;&lt;/authors&gt;&lt;/contributors&gt;&lt;titles&gt;&lt;title&gt;Comparison of the Mean DMF Index in Type I Diabetic and Healthy Children&lt;/title&gt;&lt;secondary-title&gt;J Dent Shiraz Univ Med Sci.&lt;/secondary-title&gt;&lt;/titles&gt;&lt;periodical&gt;&lt;full-title&gt;J Dent Shiraz Univ Med Sci.&lt;/full-title&gt;&lt;/periodical&gt;&lt;pages&gt;61&lt;/pages&gt;&lt;volume&gt;20&lt;/volume&gt;&lt;number&gt;1&lt;/number&gt;&lt;dates&gt;&lt;year&gt;2019&lt;/year&gt;&lt;/dates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Kamran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21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9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ran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9-14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2.60 ± 1.25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2.52 ± 1.26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Matsson&lt;/Author&gt;&lt;Year&gt;1975&lt;/Year&gt;&lt;RecNum&gt;20218&lt;/RecNum&gt;&lt;DisplayText&gt;Matsson, et al. &lt;style face="superscript"&gt;22&lt;/style&gt;&lt;/DisplayText&gt;&lt;record&gt;&lt;rec-number&gt;20218&lt;/rec-number&gt;&lt;foreign-keys&gt;&lt;key app="EN" db-id="dptr2xwx2rsrepexxtgxrfxfvz05edazeeve" timestamp="1564900101"&gt;20218&lt;/key&gt;&lt;/foreign-keys&gt;&lt;ref-type name="Journal Article"&gt;17&lt;/ref-type&gt;&lt;contributors&gt;&lt;authors&gt;&lt;author&gt;Matsson, L&lt;/author&gt;&lt;author&gt;Koch, G&lt;/author&gt;&lt;/authors&gt;&lt;/contributors&gt;&lt;titles&gt;&lt;title&gt;Caries frequency in children with controlled diabetes&lt;/title&gt;&lt;secondary-title&gt;European Journal of Oral Sciences&lt;/secondary-title&gt;&lt;/titles&gt;&lt;periodical&gt;&lt;full-title&gt;European journal of oral sciences&lt;/full-title&gt;&lt;/periodical&gt;&lt;pages&gt;327-332&lt;/pages&gt;&lt;volume&gt;83&lt;/volume&gt;&lt;number&gt;6&lt;/number&gt;&lt;dates&gt;&lt;year&gt;1975&lt;/year&gt;&lt;/dates&gt;&lt;isbn&gt;0909-8836&lt;/isbn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Matsson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22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975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Sweden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9-16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FS= 13.4 ± 1.6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FS= 20.5 ± 2.6*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Miko&lt;/Author&gt;&lt;Year&gt;2010&lt;/Year&gt;&lt;RecNum&gt;20219&lt;/RecNum&gt;&lt;DisplayText&gt;Miko, et al. &lt;style face="superscript"&gt;23&lt;/style&gt;&lt;/DisplayText&gt;&lt;record&gt;&lt;rec-number&gt;20219&lt;/rec-number&gt;&lt;foreign-keys&gt;&lt;key app="EN" db-id="dptr2xwx2rsrepexxtgxrfxfvz05edazeeve" timestamp="1564900245"&gt;20219&lt;/key&gt;&lt;/foreign-keys&gt;&lt;ref-type name="Journal Article"&gt;17&lt;/ref-type&gt;&lt;contributors&gt;&lt;authors&gt;&lt;author&gt;Miko, S&lt;/author&gt;&lt;author&gt;Ambrus, SJ&lt;/author&gt;&lt;author&gt;Sahafian, S&lt;/author&gt;&lt;author&gt;Dinya, E&lt;/author&gt;&lt;author&gt;Tamas, G&lt;/author&gt;&lt;author&gt;Albrecht, MG&lt;/author&gt;&lt;/authors&gt;&lt;/contributors&gt;&lt;titles&gt;&lt;title&gt;Dental caries and adolescents with type 1 diabetes&lt;/title&gt;&lt;secondary-title&gt;British dental journal&lt;/secondary-title&gt;&lt;/titles&gt;&lt;periodical&gt;&lt;full-title&gt;British dental journal&lt;/full-title&gt;&lt;/periodical&gt;&lt;pages&gt;E12&lt;/pages&gt;&lt;volume&gt;208&lt;/volume&gt;&lt;number&gt;6&lt;/number&gt;&lt;dates&gt;&lt;year&gt;2010&lt;/year&gt;&lt;/dates&gt;&lt;isbn&gt;1476-5373&lt;/isbn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Miko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23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0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Hungary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4-19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59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11.15 ± 4.2*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59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9.56 ± 5.15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Miralles&lt;/Author&gt;&lt;Year&gt;2006&lt;/Year&gt;&lt;RecNum&gt;20257&lt;/RecNum&gt;&lt;DisplayText&gt;Miralles, et al. &lt;style face="superscript"&gt;24&lt;/style&gt;&lt;/DisplayText&gt;&lt;record&gt;&lt;rec-number&gt;20257&lt;/rec-number&gt;&lt;foreign-keys&gt;&lt;key app="EN" db-id="dptr2xwx2rsrepexxtgxrfxfvz05edazeeve" timestamp="1565009458"&gt;20257&lt;/key&gt;&lt;/foreign-keys&gt;&lt;ref-type name="Journal Article"&gt;17&lt;/ref-type&gt;&lt;contributors&gt;&lt;authors&gt;&lt;author&gt;Miralles, Lucia&lt;/author&gt;&lt;author&gt;Silvestre, F Javier&lt;/author&gt;&lt;author&gt;Hernández-Mijares, Antonio&lt;/author&gt;&lt;author&gt;Bautista, Daniel&lt;/author&gt;&lt;author&gt;Llambes, Fernando&lt;/author&gt;&lt;author&gt;Grau, Diana&lt;/author&gt;&lt;/authors&gt;&lt;/contributors&gt;&lt;titles&gt;&lt;title&gt;Dental caries in type 1 diabetics: influence of systemic factors of the disease upon the development of dental caries&lt;/title&gt;&lt;secondary-title&gt;Med Oral Patol Oral Cir Bucal&lt;/secondary-title&gt;&lt;/titles&gt;&lt;periodical&gt;&lt;full-title&gt;Med Oral Patol Oral Cir Bucal&lt;/full-title&gt;&lt;/periodical&gt;&lt;pages&gt;&lt;style face="normal" font="default" charset="162" size="100%"&gt;e256-260&lt;/style&gt;&lt;/pages&gt;&lt;volume&gt;11&lt;/volume&gt;&lt;number&gt;3&lt;/number&gt;&lt;dates&gt;&lt;year&gt;2006&lt;/year&gt;&lt;/dates&gt;&lt;isbn&gt;1698-4447&lt;/isbn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Miralles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24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06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Spain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8-50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9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7.41 ± 4.17*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9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5.63 ± 4.04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Moore&lt;/Author&gt;&lt;Year&gt;2001b&lt;/Year&gt;&lt;RecNum&gt;20259&lt;/RecNum&gt;&lt;DisplayText&gt;Moore, et al. &lt;style face="superscript"&gt;25&lt;/style&gt;&lt;/DisplayText&gt;&lt;record&gt;&lt;rec-number&gt;20259&lt;/rec-number&gt;&lt;foreign-keys&gt;&lt;key app="EN" db-id="dptr2xwx2rsrepexxtgxrfxfvz05edazeeve" timestamp="1565009636"&gt;20259&lt;/key&gt;&lt;/foreign-keys&gt;&lt;ref-type name="Journal Article"&gt;17&lt;/ref-type&gt;&lt;contributors&gt;&lt;authors&gt;&lt;author&gt;Moore, Paul A&lt;/author&gt;&lt;author&gt;Weyant, Robert J&lt;/author&gt;&lt;author&gt;Etzel, Kenneth R&lt;/author&gt;&lt;author&gt;Guggenheimer, James&lt;/author&gt;&lt;author&gt;Mongelluzzo, Mary Beth&lt;/author&gt;&lt;author&gt;Myers, Daniel E&lt;/author&gt;&lt;author&gt;Rossie, Karen&lt;/author&gt;&lt;author&gt;Hubar, Heidi&lt;/author&gt;&lt;author&gt;Block, Harvey M&lt;/author&gt;&lt;author&gt;Orchard, Trevor&lt;/author&gt;&lt;/authors&gt;&lt;/contributors&gt;&lt;titles&gt;&lt;title&gt;Type 1 diabetes mellitus and oral health: assessment of coronal and root caries&lt;/title&gt;&lt;secondary-title&gt;Community dentistry and oral epidemiology&lt;/secondary-title&gt;&lt;/titles&gt;&lt;periodical&gt;&lt;full-title&gt;Community Dentistry and Oral Epidemiology&lt;/full-title&gt;&lt;/periodical&gt;&lt;pages&gt;183-194&lt;/pages&gt;&lt;volume&gt;29&lt;/volume&gt;&lt;number&gt;3&lt;/number&gt;&lt;dates&gt;&lt;year&gt;&lt;style face="normal" font="default" size="100%"&gt;2001&lt;/style&gt;&lt;style face="normal" font="default" charset="162" size="100%"&gt;b&lt;/style&gt;&lt;/year&gt;&lt;/dates&gt;&lt;isbn&gt;0301-5661&lt;/isbn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Moore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25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01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USA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N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39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 33.7 ± 1.2*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FS= 21.7 ± 0.8*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2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 26.2 ± 1.7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FS= 19.1 ± 1.2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Neil&lt;/Author&gt;&lt;Year&gt;2009&lt;/Year&gt;&lt;RecNum&gt;21092&lt;/RecNum&gt;&lt;DisplayText&gt;Neil, et al. &lt;style face="superscript"&gt;26&lt;/style&gt;&lt;/DisplayText&gt;&lt;record&gt;&lt;rec-number&gt;21092&lt;/rec-number&gt;&lt;foreign-keys&gt;&lt;key app="EN" db-id="dptr2xwx2rsrepexxtgxrfxfvz05edazeeve" timestamp="1585650028"&gt;21092&lt;/key&gt;&lt;/foreign-keys&gt;&lt;ref-type name="Journal Article"&gt;17&lt;/ref-type&gt;&lt;contributors&gt;&lt;authors&gt;&lt;author&gt;Neil, N&lt;/author&gt;&lt;author&gt;Awooda, EM&lt;/author&gt;&lt;author&gt;Albasheir, EI&lt;/author&gt;&lt;/authors&gt;&lt;/contributors&gt;&lt;titles&gt;&lt;title&gt;Prevalence of dental caries among type I diabetic children in Sudan&lt;/title&gt;&lt;secondary-title&gt;Sudan JMS&lt;/secondary-title&gt;&lt;/titles&gt;&lt;periodical&gt;&lt;full-title&gt;Sudan JMS&lt;/full-title&gt;&lt;/periodical&gt;&lt;volume&gt;4&lt;/volume&gt;&lt;number&gt;3&lt;/number&gt;&lt;dates&gt;&lt;year&gt;2009&lt;/year&gt;&lt;/dates&gt;&lt;isbn&gt;1858-5051&lt;/isbn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Neil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26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09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Sudan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8-18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63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0.09 ± 0.10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63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0.20 ± 0.15*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Orbak&lt;/Author&gt;&lt;Year&gt;2008&lt;/Year&gt;&lt;RecNum&gt;20221&lt;/RecNum&gt;&lt;DisplayText&gt;Orbak, et al. &lt;style face="superscript"&gt;27&lt;/style&gt;&lt;/DisplayText&gt;&lt;record&gt;&lt;rec-number&gt;20221&lt;/rec-number&gt;&lt;foreign-keys&gt;&lt;key app="EN" db-id="dptr2xwx2rsrepexxtgxrfxfvz05edazeeve" timestamp="1564900458"&gt;20221&lt;/key&gt;&lt;/foreign-keys&gt;&lt;ref-type name="Journal Article"&gt;17&lt;/ref-type&gt;&lt;contributors&gt;&lt;authors&gt;&lt;author&gt;Orbak, Recep&lt;/author&gt;&lt;author&gt;Simsek, Sera&lt;/author&gt;&lt;author&gt;Orbak, Zerrin&lt;/author&gt;&lt;author&gt;Kavrut, Fahri&lt;/author&gt;&lt;author&gt;Colak, Meltem&lt;/author&gt;&lt;/authors&gt;&lt;/contributors&gt;&lt;titles&gt;&lt;title&gt;The influence of type-1 diabetes mellitus on dentition and oral health in children and adolescents&lt;/title&gt;&lt;secondary-title&gt;Yonsei Med J&lt;/secondary-title&gt;&lt;/titles&gt;&lt;periodical&gt;&lt;full-title&gt;Yonsei Med J&lt;/full-title&gt;&lt;/periodical&gt;&lt;pages&gt;357-365&lt;/pages&gt;&lt;volume&gt;49&lt;/volume&gt;&lt;number&gt;3&lt;/number&gt;&lt;dates&gt;&lt;year&gt;2008&lt;/year&gt;&lt;/dates&gt;&lt;isbn&gt;0513-5796&lt;/isbn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Orbak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27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08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Turkey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5-14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FS= 1.7 ± 2.1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fs= 0.6 ± 1.0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FS= 5.5 ± 8.3*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fs= 0.7 ± 1.1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Patiño&lt;/Author&gt;&lt;Year&gt;2007&lt;/Year&gt;&lt;RecNum&gt;20256&lt;/RecNum&gt;&lt;DisplayText&gt;Patiño, et al. &lt;style face="superscript"&gt;28&lt;/style&gt;&lt;/DisplayText&gt;&lt;record&gt;&lt;rec-number&gt;20256&lt;/rec-number&gt;&lt;foreign-keys&gt;&lt;key app="EN" db-id="dptr2xwx2rsrepexxtgxrfxfvz05edazeeve" timestamp="1565008759"&gt;20256&lt;/key&gt;&lt;/foreign-keys&gt;&lt;ref-type name="Journal Article"&gt;17&lt;/ref-type&gt;&lt;contributors&gt;&lt;authors&gt;&lt;author&gt;Patiño, Marín N&lt;/author&gt;&lt;author&gt;Loyola, RJ&lt;/author&gt;&lt;author&gt;Medina, SC&lt;/author&gt;&lt;author&gt;Pontigo, LA&lt;/author&gt;&lt;author&gt;Reyes, MJ&lt;/author&gt;&lt;author&gt;Ortega, RJ&lt;/author&gt;&lt;author&gt;Aradillas, García C&lt;/author&gt;&lt;/authors&gt;&lt;/contributors&gt;&lt;titles&gt;&lt;title&gt;Caries, periodontal disease and tooth loss in patients with diabetes mellitus types 1 and 2&lt;/title&gt;&lt;secondary-title&gt;Acta Odontol Latinoam&lt;/secondary-title&gt;&lt;/titles&gt;&lt;periodical&gt;&lt;full-title&gt;Acta Odontol Latinoam&lt;/full-title&gt;&lt;/periodical&gt;&lt;pages&gt;127-33&lt;/pages&gt;&lt;volume&gt;21&lt;/volume&gt;&lt;number&gt;2&lt;/number&gt;&lt;dates&gt;&lt;year&gt;2007&lt;/year&gt;&lt;/dates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Patiño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28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07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Mexico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8-30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8.7 ± 5.35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6.3 ± 4.0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Rafatjou&lt;/Author&gt;&lt;Year&gt;2016&lt;/Year&gt;&lt;RecNum&gt;20266&lt;/RecNum&gt;&lt;DisplayText&gt;Rafatjou, et al. &lt;style face="superscript"&gt;29&lt;/style&gt;&lt;/DisplayText&gt;&lt;record&gt;&lt;rec-number&gt;20266&lt;/rec-number&gt;&lt;foreign-keys&gt;&lt;key app="EN" db-id="dptr2xwx2rsrepexxtgxrfxfvz05edazeeve" timestamp="1565027124"&gt;20266&lt;/key&gt;&lt;/foreign-keys&gt;&lt;ref-type name="Journal Article"&gt;17&lt;/ref-type&gt;&lt;contributors&gt;&lt;authors&gt;&lt;author&gt;Rafatjou, Rezvan&lt;/author&gt;&lt;author&gt;Razavi, Zahra&lt;/author&gt;&lt;author&gt;Tayebi, Soudeh&lt;/author&gt;&lt;author&gt;Khalili, Maryam&lt;/author&gt;&lt;author&gt;Farhadian, Maryam&lt;/author&gt;&lt;/authors&gt;&lt;/contributors&gt;&lt;titles&gt;&lt;title&gt;Dental health status and hygiene in children and adolescents with type 1 diabetes mellitus&lt;/title&gt;&lt;secondary-title&gt;Journal of research in health sciences&lt;/secondary-title&gt;&lt;/titles&gt;&lt;periodical&gt;&lt;full-title&gt;Journal of research in health sciences&lt;/full-title&gt;&lt;/periodical&gt;&lt;pages&gt;122-126&lt;/pages&gt;&lt;volume&gt;16&lt;/volume&gt;&lt;number&gt;3&lt;/number&gt;&lt;dates&gt;&lt;year&gt;2016&lt;/year&gt;&lt;/dates&gt;&lt;isbn&gt;2228-7809&lt;/isbn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Rafatjou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29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6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ran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5-18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73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3.78 ± 3.24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75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3.08 ± 2.74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Rafatjou&lt;/Author&gt;&lt;Year&gt;2016&lt;/Year&gt;&lt;RecNum&gt;20266&lt;/RecNum&gt;&lt;DisplayText&gt;Rafatjou, et al. &lt;style face="superscript"&gt;29&lt;/style&gt;&lt;/DisplayText&gt;&lt;record&gt;&lt;rec-number&gt;20266&lt;/rec-number&gt;&lt;foreign-keys&gt;&lt;key app="EN" db-id="dptr2xwx2rsrepexxtgxrfxfvz05edazeeve" timestamp="1565027124"&gt;20266&lt;/key&gt;&lt;/foreign-keys&gt;&lt;ref-type name="Journal Article"&gt;17&lt;/ref-type&gt;&lt;contributors&gt;&lt;authors&gt;&lt;author&gt;Rafatjou, Rezvan&lt;/author&gt;&lt;author&gt;Razavi, Zahra&lt;/author&gt;&lt;author&gt;Tayebi, Soudeh&lt;/author&gt;&lt;author&gt;Khalili, Maryam&lt;/author&gt;&lt;author&gt;Farhadian, Maryam&lt;/author&gt;&lt;/authors&gt;&lt;/contributors&gt;&lt;titles&gt;&lt;title&gt;Dental health status and hygiene in children and adolescents with type 1 diabetes mellitus&lt;/title&gt;&lt;secondary-title&gt;Journal of research in health sciences&lt;/secondary-title&gt;&lt;/titles&gt;&lt;periodical&gt;&lt;full-title&gt;Journal of research in health sciences&lt;/full-title&gt;&lt;/periodical&gt;&lt;pages&gt;122-126&lt;/pages&gt;&lt;volume&gt;16&lt;/volume&gt;&lt;number&gt;3&lt;/number&gt;&lt;dates&gt;&lt;year&gt;2016&lt;/year&gt;&lt;/dates&gt;&lt;isbn&gt;2228-7809&lt;/isbn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Rafatjou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29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6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ran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5-12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2.52 ± 3.29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5.36 ± 3.21*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Ramli&lt;/Author&gt;&lt;Year&gt;2016&lt;/Year&gt;&lt;RecNum&gt;20271&lt;/RecNum&gt;&lt;DisplayText&gt;Ramli, et al. &lt;style face="superscript"&gt;30&lt;/style&gt;&lt;/DisplayText&gt;&lt;record&gt;&lt;rec-number&gt;20271&lt;/rec-number&gt;&lt;foreign-keys&gt;&lt;key app="EN" db-id="dptr2xwx2rsrepexxtgxrfxfvz05edazeeve" timestamp="1565032145"&gt;20271&lt;/key&gt;&lt;/foreign-keys&gt;&lt;ref-type name="Journal Article"&gt;17&lt;/ref-type&gt;&lt;contributors&gt;&lt;authors&gt;&lt;author&gt;Ramli, Nur Izzati Najwa&lt;/author&gt;&lt;author&gt;Mohamad, Syarifah Nur Izzati Alkaff Syed&lt;/author&gt;&lt;author&gt;Alkaff, Nadzir&lt;/author&gt;&lt;author&gt;Faisal, Ghasak Ghazi&lt;/author&gt;&lt;author&gt;Al Bayati, Lina Hilal&lt;/author&gt;&lt;/authors&gt;&lt;/contributors&gt;&lt;titles&gt;&lt;title&gt;Diabetes mellitus; its impact on periodontal health and dental caries&lt;/title&gt;&lt;secondary-title&gt;Journal of International Dental and Medical Research&lt;/secondary-title&gt;&lt;/titles&gt;&lt;periodical&gt;&lt;full-title&gt;Journal of International Dental and Medical Research&lt;/full-title&gt;&lt;/periodical&gt;&lt;pages&gt;164&lt;/pages&gt;&lt;volume&gt;9&lt;/volume&gt;&lt;number&gt;3&lt;/number&gt;&lt;dates&gt;&lt;year&gt;2016&lt;/year&gt;&lt;/dates&gt;&lt;isbn&gt;1309-100X&lt;/isbn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Ramli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30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6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Malaysia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N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42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14.52 ± 6.92*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42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9.4 ± 3.87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Sadeghi&lt;/Author&gt;&lt;Year&gt;2017&lt;/Year&gt;&lt;RecNum&gt;20277&lt;/RecNum&gt;&lt;DisplayText&gt;Sadeghi, et al. &lt;style face="superscript"&gt;31&lt;/style&gt;&lt;/DisplayText&gt;&lt;record&gt;&lt;rec-number&gt;20277&lt;/rec-number&gt;&lt;foreign-keys&gt;&lt;key app="EN" db-id="dptr2xwx2rsrepexxtgxrfxfvz05edazeeve" timestamp="1565033452"&gt;20277&lt;/key&gt;&lt;/foreign-keys&gt;&lt;ref-type name="Journal Article"&gt;17&lt;/ref-type&gt;&lt;contributors&gt;&lt;authors&gt;&lt;author&gt;Sadeghi, Rokhsareh&lt;/author&gt;&lt;author&gt;Taleghani, Ferial&lt;/author&gt;&lt;author&gt;Mohammadi, Samira&lt;/author&gt;&lt;author&gt;Zohri, Zahra&lt;/author&gt;&lt;/authors&gt;&lt;/contributors&gt;&lt;titles&gt;&lt;title&gt;The Effect of Diabetes Mellitus Type I on Periodontal and Dental Status&lt;/title&gt;&lt;secondary-title&gt;Journal of clinical and diagnostic research: JCDR&lt;/secondary-title&gt;&lt;/titles&gt;&lt;periodical&gt;&lt;full-title&gt;Journal of clinical and diagnostic research: JCDR&lt;/full-title&gt;&lt;/periodical&gt;&lt;pages&gt;ZC14&lt;/pages&gt;&lt;volume&gt;11&lt;/volume&gt;&lt;number&gt;7&lt;/number&gt;&lt;dates&gt;&lt;year&gt;2017&lt;/year&gt;&lt;/dates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Sadeghi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31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7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ran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6-12 yrs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2-18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2.1 ± 1.9*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(6-12 yrs)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4 ± 2.8*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(12-18 yrs)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2.5 ± 2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(6-12 yrs)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1.04 ± 0.9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(6-12 yrs)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2.4 ± 1.9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 xml:space="preserve">(12-18 yrs) 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2.02 ± 1.7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(6-12 yrs)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Shakra&lt;/Author&gt;&lt;Year&gt;2019&lt;/Year&gt;&lt;RecNum&gt;21088&lt;/RecNum&gt;&lt;DisplayText&gt;Shakra, et al. &lt;style face="superscript"&gt;32&lt;/style&gt;&lt;/DisplayText&gt;&lt;record&gt;&lt;rec-number&gt;21088&lt;/rec-number&gt;&lt;foreign-keys&gt;&lt;key app="EN" db-id="dptr2xwx2rsrepexxtgxrfxfvz05edazeeve" timestamp="1585637495"&gt;21088&lt;/key&gt;&lt;/foreign-keys&gt;&lt;ref-type name="Journal Article"&gt;17&lt;/ref-type&gt;&lt;contributors&gt;&lt;authors&gt;&lt;author&gt;&lt;style face="normal" font="default" size="100%"&gt;Shakra&lt;/style&gt;&lt;style face="normal" font="default" charset="162" size="100%"&gt;, &lt;/style&gt;&lt;style face="normal" font="default" size="100%"&gt;Karam Husni Abu &lt;/style&gt;&lt;/author&gt;&lt;author&gt;&lt;style face="normal" font="default" size="100%"&gt;Al Foqaha&lt;/style&gt;&lt;style face="normal" font="default" charset="162" size="100%"&gt;, &lt;/style&gt;&lt;style face="normal" font="default" size="100%"&gt;Niveen Ahmed &lt;/style&gt;&lt;/author&gt;&lt;/authors&gt;&lt;/contributors&gt;&lt;titles&gt;&lt;title&gt;Oral Health in a Group of Jordanian Diabetic Children&lt;/title&gt;&lt;secondary-title&gt;Acta Scientific Paediatrics&lt;/secondary-title&gt;&lt;/titles&gt;&lt;periodical&gt;&lt;full-title&gt;Acta Scientific Paediatrics&lt;/full-title&gt;&lt;/periodical&gt;&lt;pages&gt;&lt;style face="normal" font="default" charset="162" size="100%"&gt;16-20&lt;/style&gt;&lt;/pages&gt;&lt;volume&gt;&lt;style face="normal" font="default" charset="162" size="100%"&gt;2&lt;/style&gt;&lt;/volume&gt;&lt;number&gt;&lt;style face="normal" font="default" charset="162" size="100%"&gt;1&lt;/style&gt;&lt;/number&gt;&lt;dates&gt;&lt;year&gt;&lt;style face="normal" font="default" charset="162" size="100%"&gt;2019&lt;/style&gt;&lt;/year&gt;&lt;/dates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Shakra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32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9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Jordan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4-15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2.6 ± 3.3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2.5 ± 3.0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1.2 ± 1.8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3.6 ± 3.4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Singh-Hüsgen&lt;/Author&gt;&lt;Year&gt;2016&lt;/Year&gt;&lt;RecNum&gt;20268&lt;/RecNum&gt;&lt;DisplayText&gt;Singh-Hüsgen, et al. &lt;style face="superscript"&gt;33&lt;/style&gt;&lt;/DisplayText&gt;&lt;record&gt;&lt;rec-number&gt;20268&lt;/rec-number&gt;&lt;foreign-keys&gt;&lt;key app="EN" db-id="dptr2xwx2rsrepexxtgxrfxfvz05edazeeve" timestamp="1565031380"&gt;20268&lt;/key&gt;&lt;/foreign-keys&gt;&lt;ref-type name="Journal Article"&gt;17&lt;/ref-type&gt;&lt;contributors&gt;&lt;authors&gt;&lt;author&gt;Singh-Hüsgen, Preeti&lt;/author&gt;&lt;author&gt;Meissner, Thomas&lt;/author&gt;&lt;author&gt;Bizhang, Mozhgan&lt;/author&gt;&lt;author&gt;Henrich, Birgit&lt;/author&gt;&lt;author&gt;Raab, Wolfgang HM&lt;/author&gt;&lt;/authors&gt;&lt;/contributors&gt;&lt;titles&gt;&lt;title&gt;Investigation of the oral status and microorganisms in children with phenylketonuria and type 1 diabetes&lt;/title&gt;&lt;secondary-title&gt;Clinical oral investigations&lt;/secondary-title&gt;&lt;/titles&gt;&lt;periodical&gt;&lt;full-title&gt;Clinical oral investigations&lt;/full-title&gt;&lt;/periodical&gt;&lt;pages&gt;841-847&lt;/pages&gt;&lt;volume&gt;20&lt;/volume&gt;&lt;number&gt;4&lt;/number&gt;&lt;dates&gt;&lt;year&gt;2016&lt;/year&gt;&lt;/dates&gt;&lt;isbn&gt;1432-6981&lt;/isbn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Singh-Hüsgen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33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6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Germany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3-18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 3.08 ± 11.38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 1.38 ± 5.33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 2.57 ± 7.11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 3.86 ± 7.68*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Siudikiene&lt;/Author&gt;&lt;Year&gt;2006&lt;/Year&gt;&lt;RecNum&gt;20202&lt;/RecNum&gt;&lt;DisplayText&gt;Siudikiene, et al. &lt;style face="superscript"&gt;34&lt;/style&gt;&lt;/DisplayText&gt;&lt;record&gt;&lt;rec-number&gt;20202&lt;/rec-number&gt;&lt;foreign-keys&gt;&lt;key app="EN" db-id="dptr2xwx2rsrepexxtgxrfxfvz05edazeeve" timestamp="1564860696"&gt;20202&lt;/key&gt;&lt;/foreign-keys&gt;&lt;ref-type name="Journal Article"&gt;17&lt;/ref-type&gt;&lt;contributors&gt;&lt;authors&gt;&lt;author&gt;Siudikiene, J.&lt;/author&gt;&lt;author&gt;Machiulskiene, V.&lt;/author&gt;&lt;author&gt;Nyvad, B.&lt;/author&gt;&lt;author&gt;Tenovuo, J.&lt;/author&gt;&lt;author&gt;Nedzelskiene, I.&lt;/author&gt;&lt;/authors&gt;&lt;/contributors&gt;&lt;auth-address&gt;Faculty of Odontology, Clinic of Denatl and Oral Diseases, Kaunas University of Medicine, Kaunas, Lithuania. jolantasiu@hotmail.com&lt;/auth-address&gt;&lt;titles&gt;&lt;title&gt;Dental caries and salivary status in children with type 1 diabetes mellitus, related to the metabolic control of the disease&lt;/title&gt;&lt;secondary-title&gt;Eur J Oral Sci&lt;/secondary-title&gt;&lt;/titles&gt;&lt;periodical&gt;&lt;full-title&gt;Eur J Oral Sci&lt;/full-title&gt;&lt;/periodical&gt;&lt;pages&gt;8-14&lt;/pages&gt;&lt;volume&gt;114&lt;/volume&gt;&lt;number&gt;1&lt;/number&gt;&lt;edition&gt;2006/02/08&lt;/edition&gt;&lt;keywords&gt;&lt;keyword&gt;Adolescent&lt;/keyword&gt;&lt;keyword&gt;Buffers&lt;/keyword&gt;&lt;keyword&gt;Case-Control Studies&lt;/keyword&gt;&lt;keyword&gt;Child&lt;/keyword&gt;&lt;keyword&gt;Cross-Sectional Studies&lt;/keyword&gt;&lt;keyword&gt;Dental Caries/*etiology&lt;/keyword&gt;&lt;keyword&gt;Dental Plaque/complications&lt;/keyword&gt;&lt;keyword&gt;Diabetes Mellitus, Type 1/blood/*complications/*metabolism&lt;/keyword&gt;&lt;keyword&gt;Female&lt;/keyword&gt;&lt;keyword&gt;Glycated Hemoglobin A/analysis&lt;/keyword&gt;&lt;keyword&gt;Humans&lt;/keyword&gt;&lt;keyword&gt;Male&lt;/keyword&gt;&lt;keyword&gt;*Saliva/metabolism/microbiology/physiology&lt;/keyword&gt;&lt;keyword&gt;Secretory Rate&lt;/keyword&gt;&lt;/keywords&gt;&lt;dates&gt;&lt;year&gt;2006&lt;/year&gt;&lt;pub-dates&gt;&lt;date&gt;Feb&lt;/date&gt;&lt;/pub-dates&gt;&lt;/dates&gt;&lt;isbn&gt;0909-8836 (Print)&amp;#xD;0909-8836 (Linking)&lt;/isbn&gt;&lt;accession-num&gt;16460335&lt;/accession-num&gt;&lt;urls&gt;&lt;related-urls&gt;&lt;url&gt;https://www.ncbi.nlm.nih.gov/pubmed/16460335&lt;/url&gt;&lt;/related-urls&gt;&lt;/urls&gt;&lt;electronic-resource-num&gt;10.1111/j.1600-0722.2006.00277.x&lt;/electronic-resource-num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Siudikiene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34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06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Lithuania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0-15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68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 23.03 ± 14.54*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68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 27.43 ± 16.04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TaXVkaWtpZW5lPC9BdXRob3I+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TaXVkaWtpZW5lPC9BdXRob3I+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Siudikiene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35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b w:val="0"/>
                <w:sz w:val="20"/>
                <w:szCs w:val="20"/>
              </w:rPr>
              <w:t>(2-year follow-up cohort study)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08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Lithuania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0-15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63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 23.0 ± 15.0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(Baseline)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 34.5 ± 16.6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(follow-up)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63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 27.0 ± 16.0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(Baseline)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 37.1 ± 15.1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(follow-up)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Subramaniam&lt;/Author&gt;&lt;Year&gt;2015&lt;/Year&gt;&lt;RecNum&gt;20193&lt;/RecNum&gt;&lt;DisplayText&gt;Subramaniam, et al. &lt;style face="superscript"&gt;36&lt;/style&gt;&lt;/DisplayText&gt;&lt;record&gt;&lt;rec-number&gt;20193&lt;/rec-number&gt;&lt;foreign-keys&gt;&lt;key app="EN" db-id="dptr2xwx2rsrepexxtgxrfxfvz05edazeeve" timestamp="1564860696"&gt;20193&lt;/key&gt;&lt;/foreign-keys&gt;&lt;ref-type name="Journal Article"&gt;17&lt;/ref-type&gt;&lt;contributors&gt;&lt;authors&gt;&lt;author&gt;Subramaniam, P.&lt;/author&gt;&lt;author&gt;Sharma, A.&lt;/author&gt;&lt;author&gt;Kaje, K.&lt;/author&gt;&lt;/authors&gt;&lt;/contributors&gt;&lt;auth-address&gt;Principal, Professor and Head, Department of Pedodontics and Preventive Dentistry, The Oxford Dental College and Hospital, Bangalore, India.&lt;/auth-address&gt;&lt;titles&gt;&lt;title&gt;Association of salivary triglycerides and cholesterol with dental caries in children with type 1 diabetes mellitus&lt;/title&gt;&lt;secondary-title&gt;Spec Care Dentist&lt;/secondary-title&gt;&lt;/titles&gt;&lt;periodical&gt;&lt;full-title&gt;Spec Care Dentist&lt;/full-title&gt;&lt;/periodical&gt;&lt;pages&gt;120-2&lt;/pages&gt;&lt;volume&gt;35&lt;/volume&gt;&lt;number&gt;3&lt;/number&gt;&lt;edition&gt;2014/11/27&lt;/edition&gt;&lt;keywords&gt;&lt;keyword&gt;Adolescent&lt;/keyword&gt;&lt;keyword&gt;Case-Control Studies&lt;/keyword&gt;&lt;keyword&gt;Child&lt;/keyword&gt;&lt;keyword&gt;Cholesterol/*metabolism&lt;/keyword&gt;&lt;keyword&gt;DMF Index&lt;/keyword&gt;&lt;keyword&gt;Dental Caries/*metabolism&lt;/keyword&gt;&lt;keyword&gt;Diabetes Mellitus, Type 1/*metabolism&lt;/keyword&gt;&lt;keyword&gt;Female&lt;/keyword&gt;&lt;keyword&gt;Humans&lt;/keyword&gt;&lt;keyword&gt;India&lt;/keyword&gt;&lt;keyword&gt;Male&lt;/keyword&gt;&lt;keyword&gt;Risk Factors&lt;/keyword&gt;&lt;keyword&gt;Saliva/*chemistry&lt;/keyword&gt;&lt;keyword&gt;Triglycerides/*metabolism&lt;/keyword&gt;&lt;keyword&gt;dental caries&lt;/keyword&gt;&lt;keyword&gt;salivary cholesterol&lt;/keyword&gt;&lt;keyword&gt;salivary triglycerides&lt;/keyword&gt;&lt;keyword&gt;type 1 diabetes mellitus&lt;/keyword&gt;&lt;/keywords&gt;&lt;dates&gt;&lt;year&gt;2015&lt;/year&gt;&lt;pub-dates&gt;&lt;date&gt;May-Jun&lt;/date&gt;&lt;/pub-dates&gt;&lt;/dates&gt;&lt;isbn&gt;1754-4505 (Electronic)&amp;#xD;0275-1879 (Linking)&lt;/isbn&gt;&lt;accession-num&gt;25423954&lt;/accession-num&gt;&lt;urls&gt;&lt;related-urls&gt;&lt;url&gt;https://www.ncbi.nlm.nih.gov/pubmed/25423954&lt;/url&gt;&lt;/related-urls&gt;&lt;/urls&gt;&lt;electronic-resource-num&gt;10.1111/scd.12097&lt;/electronic-resource-num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Subramaniam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36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5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ndia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2-16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1.07 ± 2.43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0.50 ± 1.14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Swanljung&lt;/Author&gt;&lt;Year&gt;1992&lt;/Year&gt;&lt;RecNum&gt;20224&lt;/RecNum&gt;&lt;DisplayText&gt;Swanljung, et al. &lt;style face="superscript"&gt;37&lt;/style&gt;&lt;/DisplayText&gt;&lt;record&gt;&lt;rec-number&gt;20224&lt;/rec-number&gt;&lt;foreign-keys&gt;&lt;key app="EN" db-id="dptr2xwx2rsrepexxtgxrfxfvz05edazeeve" timestamp="1564900905"&gt;20224&lt;/key&gt;&lt;/foreign-keys&gt;&lt;ref-type name="Journal Article"&gt;17&lt;/ref-type&gt;&lt;contributors&gt;&lt;authors&gt;&lt;author&gt;Swanljung, Outi&lt;/author&gt;&lt;author&gt;Meurman, Jukka H&lt;/author&gt;&lt;author&gt;Torkko, Heini&lt;/author&gt;&lt;author&gt;Sandholm, Leena&lt;/author&gt;&lt;author&gt;Kaprio, Eero&lt;/author&gt;&lt;author&gt;Mäenpää, Jorma&lt;/author&gt;&lt;/authors&gt;&lt;/contributors&gt;&lt;titles&gt;&lt;title&gt;Caries and saliva in 12–18‐year‐old diabetics and controls&lt;/title&gt;&lt;secondary-title&gt;Eur J Oral Sci&lt;/secondary-title&gt;&lt;/titles&gt;&lt;periodical&gt;&lt;full-title&gt;Eur J Oral Sci&lt;/full-title&gt;&lt;/periodical&gt;&lt;pages&gt;310-313&lt;/pages&gt;&lt;volume&gt;100&lt;/volume&gt;&lt;number&gt;6&lt;/number&gt;&lt;dates&gt;&lt;year&gt;1992&lt;/year&gt;&lt;/dates&gt;&lt;isbn&gt;0909-8836&lt;/isbn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Swanljung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37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992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Finland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2-18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85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4.3 ± 3.1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 5.8 ± 5.0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85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3.3 ± 2.7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 4.0 ± 3.9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UYWdlbHNpcjwvQXV0aG9yPjxZ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UYWdlbHNpcjwvQXV0aG9yPjxZ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Tagelsir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38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1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Belgium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3-16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44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3.84 ± 3.89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 5.61 ± 5.97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2.86 ± 2.52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 3.89 ± 3.81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41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2.85 ± 3.98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 4.46 ± 2.11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3.51 ± 2.76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 7.03 ± 7.33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Techera&lt;/Author&gt;&lt;Year&gt;2018&lt;/Year&gt;&lt;RecNum&gt;21090&lt;/RecNum&gt;&lt;DisplayText&gt;Techera, et al. &lt;style face="superscript"&gt;39&lt;/style&gt;&lt;/DisplayText&gt;&lt;record&gt;&lt;rec-number&gt;21090&lt;/rec-number&gt;&lt;foreign-keys&gt;&lt;key app="EN" db-id="dptr2xwx2rsrepexxtgxrfxfvz05edazeeve" timestamp="1585638845"&gt;21090&lt;/key&gt;&lt;/foreign-keys&gt;&lt;ref-type name="Journal Article"&gt;17&lt;/ref-type&gt;&lt;contributors&gt;&lt;authors&gt;&lt;author&gt;Techera, Adriana&lt;/author&gt;&lt;author&gt;Villamonte, Gretel&lt;/author&gt;&lt;author&gt;Pardo, Laura&lt;/author&gt;&lt;author&gt;Jordi, María del Carmen López&lt;/author&gt;&lt;/authors&gt;&lt;/contributors&gt;&lt;titles&gt;&lt;title&gt;Comparison of the oral health status of diabetic and non-diabetic Uruguayan children aged 8-12&lt;/title&gt;&lt;secondary-title&gt;Odontoestomatología&lt;/secondary-title&gt;&lt;/titles&gt;&lt;periodical&gt;&lt;full-title&gt;Odontoestomatología&lt;/full-title&gt;&lt;/periodical&gt;&lt;pages&gt;84-91&lt;/pages&gt;&lt;volume&gt;20&lt;/volume&gt;&lt;number&gt;32&lt;/number&gt;&lt;dates&gt;&lt;year&gt;2018&lt;/year&gt;&lt;/dates&gt;&lt;isbn&gt;1688-9339&lt;/isbn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Techera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39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8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Uruguay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8-12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3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1.23 ± 1.98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56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1.04 ± 1.84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Tenovuo&lt;/Author&gt;&lt;Year&gt;1986&lt;/Year&gt;&lt;RecNum&gt;20234&lt;/RecNum&gt;&lt;DisplayText&gt;Tenovuo, et al. &lt;style face="superscript"&gt;40&lt;/style&gt;&lt;/DisplayText&gt;&lt;record&gt;&lt;rec-number&gt;20234&lt;/rec-number&gt;&lt;foreign-keys&gt;&lt;key app="EN" db-id="dptr2xwx2rsrepexxtgxrfxfvz05edazeeve" timestamp="1565001924"&gt;20234&lt;/key&gt;&lt;/foreign-keys&gt;&lt;ref-type name="Journal Article"&gt;17&lt;/ref-type&gt;&lt;contributors&gt;&lt;authors&gt;&lt;author&gt;&lt;style face="normal" font="default" charset="162" size="100%"&gt;Tenovuo, Jorma&lt;/style&gt;&lt;/author&gt;&lt;author&gt;Alanen, Pentti&lt;/author&gt;&lt;author&gt;Larjava, Hannu&lt;/author&gt;&lt;author&gt;Viikari, Jorma&lt;/author&gt;&lt;author&gt;&lt;style face="normal" font="default" size="100%"&gt;Lehtonen, Olli-&lt;/style&gt;&lt;style face="normal" font="default" charset="162" size="100%"&gt;Pekka&lt;/style&gt;&lt;/author&gt;&lt;/authors&gt;&lt;/contributors&gt;&lt;titles&gt;&lt;title&gt;Oral health of patients with insulin‐dependent diabetes mellitus&lt;/title&gt;&lt;secondary-title&gt;Eur J Oral Sci&lt;/secondary-title&gt;&lt;/titles&gt;&lt;periodical&gt;&lt;full-title&gt;Eur J Oral Sci&lt;/full-title&gt;&lt;/periodical&gt;&lt;pages&gt;338-346&lt;/pages&gt;&lt;volume&gt;94&lt;/volume&gt;&lt;number&gt;4&lt;/number&gt;&lt;dates&gt;&lt;year&gt;1986&lt;/year&gt;&lt;/dates&gt;&lt;isbn&gt;0909-8836&lt;/isbn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Tenovuo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40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986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Finland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7-61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 37.9 ± 25.0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S= 45.7 ±24.5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Vaziri&lt;/Author&gt;&lt;Year&gt;2010&lt;/Year&gt;&lt;RecNum&gt;21093&lt;/RecNum&gt;&lt;DisplayText&gt;Vaziri, et al. &lt;style face="superscript"&gt;41&lt;/style&gt;&lt;/DisplayText&gt;&lt;record&gt;&lt;rec-number&gt;21093&lt;/rec-number&gt;&lt;foreign-keys&gt;&lt;key app="EN" db-id="dptr2xwx2rsrepexxtgxrfxfvz05edazeeve" timestamp="1585650363"&gt;21093&lt;/key&gt;&lt;/foreign-keys&gt;&lt;ref-type name="Journal Article"&gt;17&lt;/ref-type&gt;&lt;contributors&gt;&lt;authors&gt;&lt;author&gt;Vaziri, P Bakianian&lt;/author&gt;&lt;author&gt;Vahedi, M&lt;/author&gt;&lt;author&gt;Mortazavi, H&lt;/author&gt;&lt;author&gt;Abdollahzadeh, SH&lt;/author&gt;&lt;author&gt;Hajilooi, M&lt;/author&gt;&lt;/authors&gt;&lt;/contributors&gt;&lt;titles&gt;&lt;title&gt;Evaluation of salivary glucose, IgA and flow rate in diabetic patients: a case-control study&lt;/title&gt;&lt;secondary-title&gt;J Dent (Tehran)&lt;/secondary-title&gt;&lt;/titles&gt;&lt;periodical&gt;&lt;full-title&gt;J Dent (Tehran)&lt;/full-title&gt;&lt;/periodical&gt;&lt;pages&gt;&lt;style face="normal" font="default" size="100%"&gt;13&lt;/style&gt;&lt;style face="normal" font="default" charset="162" size="100%"&gt;-18&lt;/style&gt;&lt;/pages&gt;&lt;volume&gt;7&lt;/volume&gt;&lt;number&gt;1&lt;/number&gt;&lt;dates&gt;&lt;year&gt;2010&lt;/year&gt;&lt;/dates&gt;&lt;urls&gt;&lt;/urls&gt;&lt;/record&gt;&lt;/Cite&gt;&lt;/EndNote&gt;</w:instrTex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Vaziri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41</w:t>
            </w:r>
            <w:r w:rsidRPr="000778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0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ran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9-61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10.16 ± 4.52*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8.26 ± 3.85</w:t>
            </w:r>
          </w:p>
        </w:tc>
      </w:tr>
      <w:tr w:rsidR="00504D95" w:rsidRPr="0007786F" w:rsidTr="00504D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vAlign w:val="center"/>
          </w:tcPr>
          <w:p w:rsidR="00504D95" w:rsidRPr="00504D95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504D9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504D95">
              <w:rPr>
                <w:rFonts w:ascii="Times New Roman" w:hAnsi="Times New Roman" w:cs="Times New Roman"/>
                <w:b w:val="0"/>
                <w:sz w:val="20"/>
                <w:szCs w:val="20"/>
              </w:rPr>
              <w:instrText xml:space="preserve"> ADDIN EN.CITE &lt;EndNote&gt;&lt;Cite AuthorYear="1"&gt;&lt;Author&gt;Wyne&lt;/Author&gt;&lt;Year&gt;2016&lt;/Year&gt;&lt;RecNum&gt;20226&lt;/RecNum&gt;&lt;DisplayText&gt;Wyne, et al. &lt;style face="superscript"&gt;42&lt;/style&gt;&lt;/DisplayText&gt;&lt;record&gt;&lt;rec-number&gt;20226&lt;/rec-number&gt;&lt;foreign-keys&gt;&lt;key app="EN" db-id="dptr2xwx2rsrepexxtgxrfxfvz05edazeeve" timestamp="1564908005"&gt;20226&lt;/key&gt;&lt;/foreign-keys&gt;&lt;ref-type name="Journal Article"&gt;17&lt;/ref-type&gt;&lt;contributors&gt;&lt;authors&gt;&lt;author&gt;&lt;style face="normal" font="default" size="100%"&gt;Wyne, Amjad Hussa&lt;/style&gt;&lt;style face="normal" font="default" charset="162" size="100%"&gt;i&lt;/style&gt;&lt;style face="normal" font="default" charset="238" size="100%"&gt;n&lt;/style&gt;&lt;/author&gt;&lt;author&gt;&lt;style face="normal" font="default" charset="238" size="100%"&gt;Chohan, Arham Nawaz&lt;/style&gt;&lt;/author&gt;&lt;author&gt;&lt;style face="normal" font="default" charset="238" size="100%"&gt;Al-Sharar&lt;/style&gt;&lt;style face="normal" font="default" charset="162" size="100%"&gt;i&lt;/style&gt;&lt;style face="normal" font="default" charset="238" size="100%"&gt;, R&lt;/style&gt;&lt;style face="normal" font="default" charset="162" size="100%"&gt;i&lt;/style&gt;&lt;style face="normal" font="default" charset="238" size="100%"&gt;ma&lt;/style&gt;&lt;/author&gt;&lt;/authors&gt;&lt;/contributors&gt;&lt;titles&gt;&lt;title&gt;Caries, oral hygiene and gingival health status in type 1 diabetic saudi children&lt;/title&gt;&lt;secondary-title&gt;Pakistan Oral &amp;amp; Dental Journal&lt;/secondary-title&gt;&lt;/titles&gt;&lt;periodical&gt;&lt;full-title&gt;Pakistan Oral &amp;amp; Dental Journal&lt;/full-title&gt;&lt;/periodical&gt;&lt;volume&gt;36&lt;/volume&gt;&lt;number&gt;3&lt;/number&gt;&lt;dates&gt;&lt;year&gt;2016&lt;/year&gt;&lt;/dates&gt;&lt;isbn&gt;1012-8700&lt;/isbn&gt;&lt;urls&gt;&lt;/urls&gt;&lt;/record&gt;&lt;/Cite&gt;&lt;/EndNote&gt;</w:instrText>
            </w:r>
            <w:r w:rsidRPr="00504D9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</w:rPr>
              <w:t xml:space="preserve">Wyne, et al. </w:t>
            </w:r>
            <w:r w:rsidRPr="00504D95">
              <w:rPr>
                <w:rFonts w:ascii="Times New Roman" w:hAnsi="Times New Roman" w:cs="Times New Roman"/>
                <w:b w:val="0"/>
                <w:noProof/>
                <w:sz w:val="20"/>
                <w:szCs w:val="20"/>
                <w:vertAlign w:val="superscript"/>
              </w:rPr>
              <w:t>42</w:t>
            </w:r>
            <w:r w:rsidRPr="00504D9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2016</w:t>
            </w:r>
          </w:p>
        </w:tc>
        <w:tc>
          <w:tcPr>
            <w:tcW w:w="992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Saudi Arabia</w:t>
            </w:r>
          </w:p>
        </w:tc>
        <w:tc>
          <w:tcPr>
            <w:tcW w:w="709" w:type="dxa"/>
            <w:vMerge w:val="restart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4-14 yrs</w:t>
            </w: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IDDM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34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3.19 ± 2.92*</w:t>
            </w:r>
          </w:p>
          <w:p w:rsidR="00504D95" w:rsidRPr="0007786F" w:rsidRDefault="00504D95" w:rsidP="00504D9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4.87 ± 3.97</w:t>
            </w:r>
          </w:p>
        </w:tc>
      </w:tr>
      <w:tr w:rsidR="00504D95" w:rsidRPr="0007786F" w:rsidTr="00504D9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vAlign w:val="center"/>
          </w:tcPr>
          <w:p w:rsidR="00504D95" w:rsidRPr="0007786F" w:rsidRDefault="00504D95" w:rsidP="00504D95">
            <w:pPr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9" w:type="dxa"/>
            <w:vMerge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Control</w:t>
            </w:r>
          </w:p>
        </w:tc>
        <w:tc>
          <w:tcPr>
            <w:tcW w:w="567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177</w:t>
            </w:r>
          </w:p>
        </w:tc>
        <w:tc>
          <w:tcPr>
            <w:tcW w:w="3402" w:type="dxa"/>
            <w:vAlign w:val="center"/>
          </w:tcPr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2.32 ± 2.62</w:t>
            </w:r>
          </w:p>
          <w:p w:rsidR="00504D95" w:rsidRPr="0007786F" w:rsidRDefault="00504D95" w:rsidP="00504D9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</w:rPr>
            </w:pPr>
            <w:r w:rsidRPr="0007786F">
              <w:rPr>
                <w:rFonts w:ascii="Times New Roman" w:hAnsi="Times New Roman" w:cs="Times New Roman"/>
                <w:sz w:val="20"/>
                <w:szCs w:val="20"/>
              </w:rPr>
              <w:t>dmft= 7.17 ± 4.74*</w:t>
            </w:r>
          </w:p>
        </w:tc>
      </w:tr>
    </w:tbl>
    <w:p w:rsidR="00E940D7" w:rsidRPr="0007786F" w:rsidRDefault="00E940D7" w:rsidP="00E940D7">
      <w:pPr>
        <w:rPr>
          <w:rFonts w:ascii="Times New Roman" w:hAnsi="Times New Roman" w:cs="Times New Roman"/>
          <w:sz w:val="20"/>
          <w:szCs w:val="20"/>
        </w:rPr>
      </w:pPr>
      <w:r w:rsidRPr="0007786F">
        <w:rPr>
          <w:rFonts w:ascii="Times New Roman" w:hAnsi="Times New Roman" w:cs="Times New Roman"/>
          <w:sz w:val="20"/>
          <w:szCs w:val="20"/>
        </w:rPr>
        <w:t>* Statistically significant difference (P &lt; .05)., SSFR: Stimulated Salivary Flow rate, USFR: Unstimulated Salivary Flow rate, NS: Not specified</w:t>
      </w:r>
    </w:p>
    <w:p w:rsidR="00504D95" w:rsidRDefault="00504D95"/>
    <w:p w:rsidR="00504D95" w:rsidRDefault="00504D95"/>
    <w:p w:rsidR="00504D95" w:rsidRPr="00504D95" w:rsidRDefault="00504D95" w:rsidP="00504D95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04D95">
        <w:t>1.</w:t>
      </w:r>
      <w:r w:rsidRPr="00504D95">
        <w:tab/>
        <w:t xml:space="preserve">Akpata ES, Alomari Q, Mojiminiyi OA, Al-Sanae H. Caries experience among children with type 1 diabetes in Kuwait. </w:t>
      </w:r>
      <w:r w:rsidRPr="00504D95">
        <w:rPr>
          <w:i/>
        </w:rPr>
        <w:t xml:space="preserve">Pediatr Dent. </w:t>
      </w:r>
      <w:r w:rsidRPr="00504D95">
        <w:t>2012;34(7):468-472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2.</w:t>
      </w:r>
      <w:r w:rsidRPr="00504D95">
        <w:tab/>
        <w:t xml:space="preserve">Aljerf L, Alhaffar I. Salivary Distinctiveness and Modifications in Males with Diabetes and Behçet’s Disease. </w:t>
      </w:r>
      <w:r w:rsidRPr="00504D95">
        <w:rPr>
          <w:i/>
        </w:rPr>
        <w:t xml:space="preserve">Biochem Res Int. </w:t>
      </w:r>
      <w:r w:rsidRPr="00504D95">
        <w:t>2017;2017:1-12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3.</w:t>
      </w:r>
      <w:r w:rsidRPr="00504D95">
        <w:tab/>
        <w:t xml:space="preserve">Al-Khayoun JD, Diab BS. Dental caries, Mutans Streptococci, Lactobacilli and salivary status of type1 diabetic mellitus patients aged 18-22 years in relation to Glycated Haemoglobin. </w:t>
      </w:r>
      <w:r w:rsidRPr="00504D95">
        <w:rPr>
          <w:i/>
        </w:rPr>
        <w:t xml:space="preserve">J Baghdad Coll Dent. </w:t>
      </w:r>
      <w:r w:rsidRPr="00504D95">
        <w:t>2013;325(2204):1-6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4.</w:t>
      </w:r>
      <w:r w:rsidRPr="00504D95">
        <w:tab/>
        <w:t xml:space="preserve">Al-Rawi N, El-Samarrai S. Salivary physicochemical properties in relation to caries-experience among type 1 insulin-dependent diabetic children. </w:t>
      </w:r>
      <w:r w:rsidRPr="00504D95">
        <w:rPr>
          <w:i/>
        </w:rPr>
        <w:t xml:space="preserve">J Baghdad Coll Dent. </w:t>
      </w:r>
      <w:r w:rsidRPr="00504D95">
        <w:t>2010;22(2):113-117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lastRenderedPageBreak/>
        <w:t>5.</w:t>
      </w:r>
      <w:r w:rsidRPr="00504D95">
        <w:tab/>
        <w:t xml:space="preserve">Alves C, Menezes R, Brandao M. Salivary flow and dental caries in Brazilian youth with type 1 diabetes mellitus. </w:t>
      </w:r>
      <w:r w:rsidRPr="00504D95">
        <w:rPr>
          <w:i/>
        </w:rPr>
        <w:t xml:space="preserve">Indian J Dent Res. </w:t>
      </w:r>
      <w:r w:rsidRPr="00504D95">
        <w:t>2012;23(6):758-762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6.</w:t>
      </w:r>
      <w:r w:rsidRPr="00504D95">
        <w:tab/>
        <w:t xml:space="preserve">Ambildhok K, Jayakumar H, Patil R. Salivary flow rate, sweet score and plaque status in type 1 diabetes mellitus and non-diabetic subjects aged 6 to 17 years and their relationship with dental caries. </w:t>
      </w:r>
      <w:r w:rsidRPr="00504D95">
        <w:rPr>
          <w:i/>
        </w:rPr>
        <w:t xml:space="preserve">Int J Sci Res. </w:t>
      </w:r>
      <w:r w:rsidRPr="00504D95">
        <w:t>2018;7(8):65-67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7.</w:t>
      </w:r>
      <w:r w:rsidRPr="00504D95">
        <w:tab/>
        <w:t xml:space="preserve">Aral CA, Nur BG, Altunsoy M, Demir K. Yeni Tip 1 Diabetes Mellitus Teşhisi Konulan Çocuklarda Tükürük Tamponlama Kapasitesi ve Akış Hızı Değişiklikleri. </w:t>
      </w:r>
      <w:r w:rsidRPr="00504D95">
        <w:rPr>
          <w:i/>
        </w:rPr>
        <w:t xml:space="preserve">Turkiye Klinikleri J Dental Sci. </w:t>
      </w:r>
      <w:r w:rsidRPr="00504D95">
        <w:t>2016;22(1):48-54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8.</w:t>
      </w:r>
      <w:r w:rsidRPr="00504D95">
        <w:tab/>
        <w:t xml:space="preserve">Arheiam A, Omar S. Dental caries experience and periodontal treatment needs of 10‐to 15‐year old children with type 1 diabetes mellitus. </w:t>
      </w:r>
      <w:r w:rsidRPr="00504D95">
        <w:rPr>
          <w:i/>
        </w:rPr>
        <w:t xml:space="preserve">International dental journal. </w:t>
      </w:r>
      <w:r w:rsidRPr="00504D95">
        <w:t>2014;64(3):150-154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9.</w:t>
      </w:r>
      <w:r w:rsidRPr="00504D95">
        <w:tab/>
        <w:t xml:space="preserve">Babu KLG, Subramaniam P, Kaje K. Assessment of dental caries and gingival status among a group of type 1 diabetes mellitus and healthy children of South India - a comparative study. </w:t>
      </w:r>
      <w:r w:rsidRPr="00504D95">
        <w:rPr>
          <w:i/>
        </w:rPr>
        <w:t xml:space="preserve">J Pediatr Endocrinol Metab. </w:t>
      </w:r>
      <w:r w:rsidRPr="00504D95">
        <w:t>2018;31(12):1305-1310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10.</w:t>
      </w:r>
      <w:r w:rsidRPr="00504D95">
        <w:tab/>
        <w:t xml:space="preserve">Bassir L, Amani R, Masjedi MK, Ahangarpor F. Relationship between dietary patterns and dental health in type I diabetic children compared with healthy controls. </w:t>
      </w:r>
      <w:r w:rsidRPr="00504D95">
        <w:rPr>
          <w:i/>
        </w:rPr>
        <w:t xml:space="preserve">Iranian Red Crescent Medical Journal. </w:t>
      </w:r>
      <w:r w:rsidRPr="00504D95">
        <w:t>2014;16(1)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11.</w:t>
      </w:r>
      <w:r w:rsidRPr="00504D95">
        <w:tab/>
        <w:t xml:space="preserve">Busato IMS, Bittencourt MS, Machado MÂN, Grégio AMT, Azevedo-Alanis LR. Association between metabolic control and oral health in adolescents with type 1 diabetes mellitus. </w:t>
      </w:r>
      <w:r w:rsidRPr="00504D95">
        <w:rPr>
          <w:i/>
        </w:rPr>
        <w:t xml:space="preserve">Oral Surg Oral Med Oral Pathol Oral Radiol. </w:t>
      </w:r>
      <w:r w:rsidRPr="00504D95">
        <w:t>2010;109(3):51-56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12.</w:t>
      </w:r>
      <w:r w:rsidRPr="00504D95">
        <w:tab/>
        <w:t xml:space="preserve">Busato IMS, De Antoni CC, Calcagnotto T, Ignácio SA, Azevedo-Alanis LR. Salivary flow rate, buffer capacity, and urea concentration in adolescents with type 1 diabetes mellitus. </w:t>
      </w:r>
      <w:r w:rsidRPr="00504D95">
        <w:rPr>
          <w:i/>
        </w:rPr>
        <w:t xml:space="preserve">J Pediatr Endocrinol Metab. </w:t>
      </w:r>
      <w:r w:rsidRPr="00504D95">
        <w:t>2016;29(12):1359-1363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13.</w:t>
      </w:r>
      <w:r w:rsidRPr="00504D95">
        <w:tab/>
        <w:t xml:space="preserve">El-Tekeya M, Tantawi ME, Fetouh H, Mowafy E, Khedr NA. Caries risk indicators in children with type 1 diabetes mellitus in relation to metabolic control. </w:t>
      </w:r>
      <w:r w:rsidRPr="00504D95">
        <w:rPr>
          <w:i/>
        </w:rPr>
        <w:t xml:space="preserve">Pediatr Dent. </w:t>
      </w:r>
      <w:r w:rsidRPr="00504D95">
        <w:t>2012;34(7):510-516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14.</w:t>
      </w:r>
      <w:r w:rsidRPr="00504D95">
        <w:tab/>
        <w:t xml:space="preserve">Fazlić R, Huseinbegović A, Draga MS. Differences in dental caries experience between diabetic adolescents and healthy controls. </w:t>
      </w:r>
      <w:r w:rsidRPr="00504D95">
        <w:rPr>
          <w:i/>
        </w:rPr>
        <w:t xml:space="preserve">Journal of Health Sciences. </w:t>
      </w:r>
      <w:r w:rsidRPr="00504D95">
        <w:t>2016;6(1)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15.</w:t>
      </w:r>
      <w:r w:rsidRPr="00504D95">
        <w:tab/>
        <w:t xml:space="preserve">Ferizi L, Kotori V, Begzati A, Spahiu L, Mrasori S, Dragidella F. Dental Caries Among Kosovar Children with Type 1 Diabetes Mellitus. </w:t>
      </w:r>
      <w:r w:rsidRPr="00504D95">
        <w:rPr>
          <w:i/>
        </w:rPr>
        <w:t xml:space="preserve">Pesquisa Brasileira em Odontopediatria e Clinica Integrada. </w:t>
      </w:r>
      <w:r w:rsidRPr="00504D95">
        <w:t>2018;18(1):4140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16.</w:t>
      </w:r>
      <w:r w:rsidRPr="00504D95">
        <w:tab/>
        <w:t xml:space="preserve">Geetha S, Pramila M, Jain K, Suresh C. Oral health status and knowledge among 10-15years old type 1 diabetes mellitus children and adolescents in Bengaluru. </w:t>
      </w:r>
      <w:r w:rsidRPr="00504D95">
        <w:rPr>
          <w:i/>
        </w:rPr>
        <w:t xml:space="preserve">Indian J Dent Res. </w:t>
      </w:r>
      <w:r w:rsidRPr="00504D95">
        <w:t>2019;30(1):80-86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17.</w:t>
      </w:r>
      <w:r w:rsidRPr="00504D95">
        <w:tab/>
        <w:t xml:space="preserve">Gokmenoglu C, Bavbek NC, Gurel MA, Dincer M. Periodontal health status of children with type 1 diabetes mellitus. </w:t>
      </w:r>
      <w:r w:rsidRPr="00504D95">
        <w:rPr>
          <w:i/>
        </w:rPr>
        <w:t xml:space="preserve">Journal of Turgut Ozal Medical Center. </w:t>
      </w:r>
      <w:r w:rsidRPr="00504D95">
        <w:t>2017;24(3)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18.</w:t>
      </w:r>
      <w:r w:rsidRPr="00504D95">
        <w:tab/>
        <w:t xml:space="preserve">Gupta VK, Malhotra S, Sharma V, Hiremath SS. The Influence of Insulin Dependent Diabetes Mellitus on Dental Caries and Salivary Flow. </w:t>
      </w:r>
      <w:r w:rsidRPr="00504D95">
        <w:rPr>
          <w:i/>
        </w:rPr>
        <w:t xml:space="preserve">Int J Chronic Dis. </w:t>
      </w:r>
      <w:r w:rsidRPr="00504D95">
        <w:t>2014;2014:790898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19.</w:t>
      </w:r>
      <w:r w:rsidRPr="00504D95">
        <w:tab/>
        <w:t xml:space="preserve">İşcan TA. </w:t>
      </w:r>
      <w:r w:rsidRPr="00504D95">
        <w:rPr>
          <w:i/>
        </w:rPr>
        <w:t xml:space="preserve">Tip 1 Diyabetli ve Sağlıklı Çocuklarda Ağız-Diş Sağlığının ve Ağız Kokusunun Değerlendirilmesi </w:t>
      </w:r>
      <w:r w:rsidRPr="00504D95">
        <w:t>[Master Thesis]. Ankara: Pediatric Dentistry, Hacettepe University; 2018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20.</w:t>
      </w:r>
      <w:r w:rsidRPr="00504D95">
        <w:tab/>
        <w:t xml:space="preserve">Ismail AF, McGrath CP, Yiu CK. Oral health status of children with type 1 diabetes: a comparative study. </w:t>
      </w:r>
      <w:r w:rsidRPr="00504D95">
        <w:rPr>
          <w:i/>
        </w:rPr>
        <w:t xml:space="preserve">Journal of Pediatric Endocrinology and Metabolism. </w:t>
      </w:r>
      <w:r w:rsidRPr="00504D95">
        <w:t>2017;30(11):1155-1159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21.</w:t>
      </w:r>
      <w:r w:rsidRPr="00504D95">
        <w:tab/>
        <w:t xml:space="preserve">Kamran S, Moradian H, Bakhsh EY. Comparison of the Mean DMF Index in Type I Diabetic and Healthy Children. </w:t>
      </w:r>
      <w:r w:rsidRPr="00504D95">
        <w:rPr>
          <w:i/>
        </w:rPr>
        <w:t xml:space="preserve">J Dent Shiraz Univ Med Sci. </w:t>
      </w:r>
      <w:r w:rsidRPr="00504D95">
        <w:t>2019;20(1):61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22.</w:t>
      </w:r>
      <w:r w:rsidRPr="00504D95">
        <w:tab/>
        <w:t xml:space="preserve">Matsson L, Koch G. Caries frequency in children with controlled diabetes. </w:t>
      </w:r>
      <w:r w:rsidRPr="00504D95">
        <w:rPr>
          <w:i/>
        </w:rPr>
        <w:t xml:space="preserve">European Journal of Oral Sciences. </w:t>
      </w:r>
      <w:r w:rsidRPr="00504D95">
        <w:t>1975;83(6):327-332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23.</w:t>
      </w:r>
      <w:r w:rsidRPr="00504D95">
        <w:tab/>
        <w:t xml:space="preserve">Miko S, Ambrus S, Sahafian S, Dinya E, Tamas G, Albrecht M. Dental caries and adolescents with type 1 diabetes. </w:t>
      </w:r>
      <w:r w:rsidRPr="00504D95">
        <w:rPr>
          <w:i/>
        </w:rPr>
        <w:t xml:space="preserve">British dental journal. </w:t>
      </w:r>
      <w:r w:rsidRPr="00504D95">
        <w:t>2010;208(6):E12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24.</w:t>
      </w:r>
      <w:r w:rsidRPr="00504D95">
        <w:tab/>
        <w:t xml:space="preserve">Miralles L, Silvestre FJ, Hernández-Mijares A, Bautista D, Llambes F, Grau D. Dental caries in type 1 diabetics: influence of systemic factors of the disease upon the development of dental caries. </w:t>
      </w:r>
      <w:r w:rsidRPr="00504D95">
        <w:rPr>
          <w:i/>
        </w:rPr>
        <w:t xml:space="preserve">Med Oral Patol Oral Cir Bucal. </w:t>
      </w:r>
      <w:r w:rsidRPr="00504D95">
        <w:t>2006;11(3):e256-260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lastRenderedPageBreak/>
        <w:t>25.</w:t>
      </w:r>
      <w:r w:rsidRPr="00504D95">
        <w:tab/>
        <w:t xml:space="preserve">Moore PA, Weyant RJ, Etzel KR, et al. Type 1 diabetes mellitus and oral health: assessment of coronal and root caries. </w:t>
      </w:r>
      <w:r w:rsidRPr="00504D95">
        <w:rPr>
          <w:i/>
        </w:rPr>
        <w:t xml:space="preserve">Community dentistry and oral epidemiology. </w:t>
      </w:r>
      <w:r w:rsidRPr="00504D95">
        <w:t>2001b;29(3):183-194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26.</w:t>
      </w:r>
      <w:r w:rsidRPr="00504D95">
        <w:tab/>
        <w:t xml:space="preserve">Neil N, Awooda E, Albasheir E. Prevalence of dental caries among type I diabetic children in Sudan. </w:t>
      </w:r>
      <w:r w:rsidRPr="00504D95">
        <w:rPr>
          <w:i/>
        </w:rPr>
        <w:t xml:space="preserve">Sudan JMS. </w:t>
      </w:r>
      <w:r w:rsidRPr="00504D95">
        <w:t>2009;4(3)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27.</w:t>
      </w:r>
      <w:r w:rsidRPr="00504D95">
        <w:tab/>
        <w:t xml:space="preserve">Orbak R, Simsek S, Orbak Z, Kavrut F, Colak M. The influence of type-1 diabetes mellitus on dentition and oral health in children and adolescents. </w:t>
      </w:r>
      <w:r w:rsidRPr="00504D95">
        <w:rPr>
          <w:i/>
        </w:rPr>
        <w:t xml:space="preserve">Yonsei Med J. </w:t>
      </w:r>
      <w:r w:rsidRPr="00504D95">
        <w:t>2008;49(3):357-365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28.</w:t>
      </w:r>
      <w:r w:rsidRPr="00504D95">
        <w:tab/>
        <w:t xml:space="preserve">Patiño MN, Loyola R, Medina S, et al. Caries, periodontal disease and tooth loss in patients with diabetes mellitus types 1 and 2. </w:t>
      </w:r>
      <w:r w:rsidRPr="00504D95">
        <w:rPr>
          <w:i/>
        </w:rPr>
        <w:t xml:space="preserve">Acta Odontol Latinoam. </w:t>
      </w:r>
      <w:r w:rsidRPr="00504D95">
        <w:t>2007;21(2):127-133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29.</w:t>
      </w:r>
      <w:r w:rsidRPr="00504D95">
        <w:tab/>
        <w:t xml:space="preserve">Rafatjou R, Razavi Z, Tayebi S, Khalili M, Farhadian M. Dental health status and hygiene in children and adolescents with type 1 diabetes mellitus. </w:t>
      </w:r>
      <w:r w:rsidRPr="00504D95">
        <w:rPr>
          <w:i/>
        </w:rPr>
        <w:t xml:space="preserve">Journal of research in health sciences. </w:t>
      </w:r>
      <w:r w:rsidRPr="00504D95">
        <w:t>2016;16(3):122-126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30.</w:t>
      </w:r>
      <w:r w:rsidRPr="00504D95">
        <w:tab/>
        <w:t xml:space="preserve">Ramli NIN, Mohamad SNIAS, Alkaff N, Faisal GG, Al Bayati LH. Diabetes mellitus; its impact on periodontal health and dental caries. </w:t>
      </w:r>
      <w:r w:rsidRPr="00504D95">
        <w:rPr>
          <w:i/>
        </w:rPr>
        <w:t xml:space="preserve">Journal of International Dental and Medical Research. </w:t>
      </w:r>
      <w:r w:rsidRPr="00504D95">
        <w:t>2016;9(3):164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31.</w:t>
      </w:r>
      <w:r w:rsidRPr="00504D95">
        <w:tab/>
        <w:t xml:space="preserve">Sadeghi R, Taleghani F, Mohammadi S, Zohri Z. The Effect of Diabetes Mellitus Type I on Periodontal and Dental Status. </w:t>
      </w:r>
      <w:r w:rsidRPr="00504D95">
        <w:rPr>
          <w:i/>
        </w:rPr>
        <w:t xml:space="preserve">Journal of clinical and diagnostic research: JCDR. </w:t>
      </w:r>
      <w:r w:rsidRPr="00504D95">
        <w:t>2017;11(7):ZC14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32.</w:t>
      </w:r>
      <w:r w:rsidRPr="00504D95">
        <w:tab/>
        <w:t xml:space="preserve">Shakra KHA, Al Foqaha NA. Oral Health in a Group of Jordanian Diabetic Children. </w:t>
      </w:r>
      <w:r w:rsidRPr="00504D95">
        <w:rPr>
          <w:i/>
        </w:rPr>
        <w:t xml:space="preserve">Acta Scientific Paediatrics. </w:t>
      </w:r>
      <w:r w:rsidRPr="00504D95">
        <w:t>2019;2(1):16-20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33.</w:t>
      </w:r>
      <w:r w:rsidRPr="00504D95">
        <w:tab/>
        <w:t xml:space="preserve">Singh-Hüsgen P, Meissner T, Bizhang M, Henrich B, Raab WH. Investigation of the oral status and microorganisms in children with phenylketonuria and type 1 diabetes. </w:t>
      </w:r>
      <w:r w:rsidRPr="00504D95">
        <w:rPr>
          <w:i/>
        </w:rPr>
        <w:t xml:space="preserve">Clinical oral investigations. </w:t>
      </w:r>
      <w:r w:rsidRPr="00504D95">
        <w:t>2016;20(4):841-847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34.</w:t>
      </w:r>
      <w:r w:rsidRPr="00504D95">
        <w:tab/>
        <w:t xml:space="preserve">Siudikiene J, Machiulskiene V, Nyvad B, Tenovuo J, Nedzelskiene I. Dental caries and salivary status in children with type 1 diabetes mellitus, related to the metabolic control of the disease. </w:t>
      </w:r>
      <w:r w:rsidRPr="00504D95">
        <w:rPr>
          <w:i/>
        </w:rPr>
        <w:t xml:space="preserve">Eur J Oral Sci. </w:t>
      </w:r>
      <w:r w:rsidRPr="00504D95">
        <w:t>2006;114(1):8-14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35.</w:t>
      </w:r>
      <w:r w:rsidRPr="00504D95">
        <w:tab/>
        <w:t xml:space="preserve">Siudikiene J, Machiulskiene V, Nyvad B, Tenovuo J, Nedzelskiene I. Dental caries increments and related factors in children with type 1 diabetes mellitus. </w:t>
      </w:r>
      <w:r w:rsidRPr="00504D95">
        <w:rPr>
          <w:i/>
        </w:rPr>
        <w:t xml:space="preserve">Caries Res. </w:t>
      </w:r>
      <w:r w:rsidRPr="00504D95">
        <w:t>2008;42(5):354-362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36.</w:t>
      </w:r>
      <w:r w:rsidRPr="00504D95">
        <w:tab/>
        <w:t xml:space="preserve">Subramaniam P, Sharma A, Kaje K. Association of salivary triglycerides and cholesterol with dental caries in children with type 1 diabetes mellitus. </w:t>
      </w:r>
      <w:r w:rsidRPr="00504D95">
        <w:rPr>
          <w:i/>
        </w:rPr>
        <w:t xml:space="preserve">Spec Care Dentist. </w:t>
      </w:r>
      <w:r w:rsidRPr="00504D95">
        <w:t>2015;35(3):120-122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37.</w:t>
      </w:r>
      <w:r w:rsidRPr="00504D95">
        <w:tab/>
        <w:t xml:space="preserve">Swanljung O, Meurman JH, Torkko H, Sandholm L, Kaprio E, Mäenpää J. Caries and saliva in 12–18‐year‐old diabetics and controls. </w:t>
      </w:r>
      <w:r w:rsidRPr="00504D95">
        <w:rPr>
          <w:i/>
        </w:rPr>
        <w:t xml:space="preserve">Eur J Oral Sci. </w:t>
      </w:r>
      <w:r w:rsidRPr="00504D95">
        <w:t>1992;100(6):310-313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38.</w:t>
      </w:r>
      <w:r w:rsidRPr="00504D95">
        <w:tab/>
        <w:t xml:space="preserve">Tagelsir A, Cauwels R, van Aken S, Vanobbergen J, Martens LC. Dental caries and dental care level (restorative index) in children with diabetes mellitus type 1. </w:t>
      </w:r>
      <w:r w:rsidRPr="00504D95">
        <w:rPr>
          <w:i/>
        </w:rPr>
        <w:t xml:space="preserve">Int J Paediatr Dent. </w:t>
      </w:r>
      <w:r w:rsidRPr="00504D95">
        <w:t>2011;21(1):13-22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39.</w:t>
      </w:r>
      <w:r w:rsidRPr="00504D95">
        <w:tab/>
        <w:t xml:space="preserve">Techera A, Villamonte G, Pardo L, Jordi MdCL. Comparison of the oral health status of diabetic and non-diabetic Uruguayan children aged 8-12. </w:t>
      </w:r>
      <w:r w:rsidRPr="00504D95">
        <w:rPr>
          <w:i/>
        </w:rPr>
        <w:t xml:space="preserve">Odontoestomatología. </w:t>
      </w:r>
      <w:r w:rsidRPr="00504D95">
        <w:t>2018;20(32):84-91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40.</w:t>
      </w:r>
      <w:r w:rsidRPr="00504D95">
        <w:tab/>
        <w:t xml:space="preserve">Tenovuo J, Alanen P, Larjava H, Viikari J, Lehtonen O-P. Oral health of patients with insulin‐dependent diabetes mellitus. </w:t>
      </w:r>
      <w:r w:rsidRPr="00504D95">
        <w:rPr>
          <w:i/>
        </w:rPr>
        <w:t xml:space="preserve">Eur J Oral Sci. </w:t>
      </w:r>
      <w:r w:rsidRPr="00504D95">
        <w:t>1986;94(4):338-346.</w:t>
      </w:r>
    </w:p>
    <w:p w:rsidR="00504D95" w:rsidRPr="00504D95" w:rsidRDefault="00504D95" w:rsidP="00504D95">
      <w:pPr>
        <w:pStyle w:val="EndNoteBibliography"/>
        <w:spacing w:after="0"/>
        <w:ind w:left="720" w:hanging="720"/>
      </w:pPr>
      <w:r w:rsidRPr="00504D95">
        <w:t>41.</w:t>
      </w:r>
      <w:r w:rsidRPr="00504D95">
        <w:tab/>
        <w:t xml:space="preserve">Vaziri PB, Vahedi M, Mortazavi H, Abdollahzadeh S, Hajilooi M. Evaluation of salivary glucose, IgA and flow rate in diabetic patients: a case-control study. </w:t>
      </w:r>
      <w:r w:rsidRPr="00504D95">
        <w:rPr>
          <w:i/>
        </w:rPr>
        <w:t xml:space="preserve">J Dent (Tehran). </w:t>
      </w:r>
      <w:r w:rsidRPr="00504D95">
        <w:t>2010;7(1):13-18.</w:t>
      </w:r>
    </w:p>
    <w:p w:rsidR="00504D95" w:rsidRPr="00504D95" w:rsidRDefault="00504D95" w:rsidP="00504D95">
      <w:pPr>
        <w:pStyle w:val="EndNoteBibliography"/>
        <w:ind w:left="720" w:hanging="720"/>
      </w:pPr>
      <w:r w:rsidRPr="00504D95">
        <w:t>42.</w:t>
      </w:r>
      <w:r w:rsidRPr="00504D95">
        <w:tab/>
        <w:t xml:space="preserve">Wyne AH, Chohan AN, Al-Sharari R. Caries, oral hygiene and gingival health status in type 1 diabetic saudi children. </w:t>
      </w:r>
      <w:r w:rsidRPr="00504D95">
        <w:rPr>
          <w:i/>
        </w:rPr>
        <w:t xml:space="preserve">Pakistan Oral &amp; Dental Journal. </w:t>
      </w:r>
      <w:r w:rsidRPr="00504D95">
        <w:t>2016;36(3).</w:t>
      </w:r>
    </w:p>
    <w:p w:rsidR="003D7A01" w:rsidRDefault="00504D95">
      <w:r>
        <w:fldChar w:fldCharType="end"/>
      </w:r>
    </w:p>
    <w:sectPr w:rsidR="003D7A01" w:rsidSect="00504D95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A2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A2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A2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A893E95"/>
    <w:multiLevelType w:val="hybridMultilevel"/>
    <w:tmpl w:val="0462961C"/>
    <w:lvl w:ilvl="0" w:tplc="041F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A4D1812"/>
    <w:multiLevelType w:val="hybridMultilevel"/>
    <w:tmpl w:val="7B68E2AE"/>
    <w:lvl w:ilvl="0" w:tplc="31AE6B22">
      <w:start w:val="13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7144A90"/>
    <w:multiLevelType w:val="hybridMultilevel"/>
    <w:tmpl w:val="30B61C46"/>
    <w:lvl w:ilvl="0" w:tplc="DCD8053C">
      <w:start w:val="13"/>
      <w:numFmt w:val="bullet"/>
      <w:lvlText w:val=""/>
      <w:lvlJc w:val="left"/>
      <w:pPr>
        <w:ind w:left="405" w:hanging="360"/>
      </w:pPr>
      <w:rPr>
        <w:rFonts w:ascii="Symbol" w:eastAsiaTheme="minorHAnsi" w:hAnsi="Symbol" w:cstheme="minorBidi" w:hint="default"/>
      </w:rPr>
    </w:lvl>
    <w:lvl w:ilvl="1" w:tplc="041F0003" w:tentative="1">
      <w:start w:val="1"/>
      <w:numFmt w:val="bullet"/>
      <w:lvlText w:val="o"/>
      <w:lvlJc w:val="left"/>
      <w:pPr>
        <w:ind w:left="1125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45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65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85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005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725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45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65" w:hanging="360"/>
      </w:pPr>
      <w:rPr>
        <w:rFonts w:ascii="Wingdings" w:hAnsi="Wingdings" w:hint="default"/>
      </w:rPr>
    </w:lvl>
  </w:abstractNum>
  <w:abstractNum w:abstractNumId="3" w15:restartNumberingAfterBreak="0">
    <w:nsid w:val="690B1401"/>
    <w:multiLevelType w:val="multilevel"/>
    <w:tmpl w:val="98600108"/>
    <w:lvl w:ilvl="0">
      <w:start w:val="1"/>
      <w:numFmt w:val="decimal"/>
      <w:lvlText w:val="%1."/>
      <w:lvlJc w:val="left"/>
      <w:pPr>
        <w:ind w:left="-207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-207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53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53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513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513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513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873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873" w:hanging="1440"/>
      </w:pPr>
      <w:rPr>
        <w:rFonts w:hint="default"/>
      </w:rPr>
    </w:lvl>
  </w:abstractNum>
  <w:abstractNum w:abstractNumId="4" w15:restartNumberingAfterBreak="0">
    <w:nsid w:val="74843A74"/>
    <w:multiLevelType w:val="hybridMultilevel"/>
    <w:tmpl w:val="6C60271A"/>
    <w:lvl w:ilvl="0" w:tplc="AF1079FE">
      <w:start w:val="5"/>
      <w:numFmt w:val="bullet"/>
      <w:lvlText w:val=""/>
      <w:lvlJc w:val="left"/>
      <w:pPr>
        <w:ind w:left="-207" w:hanging="360"/>
      </w:pPr>
      <w:rPr>
        <w:rFonts w:ascii="Symbol" w:eastAsiaTheme="minorHAnsi" w:hAnsi="Symbol" w:cs="Times New Roman" w:hint="default"/>
      </w:rPr>
    </w:lvl>
    <w:lvl w:ilvl="1" w:tplc="041F0003" w:tentative="1">
      <w:start w:val="1"/>
      <w:numFmt w:val="bullet"/>
      <w:lvlText w:val="o"/>
      <w:lvlJc w:val="left"/>
      <w:pPr>
        <w:ind w:left="513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233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1953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2673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393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113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4833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5553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2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jQ0NTExNTOytDQ1MzBV0lEKTi0uzszPAykwrAUAN2qdniwAAAA="/>
    <w:docVar w:name="EN.Layout" w:val="&lt;ENLayout&gt;&lt;Style&gt;Euro J Dental Educa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ptr2xwx2rsrepexxtgxrfxfvz05edazeeve&quot;&gt;Çalışmalar&lt;record-ids&gt;&lt;item&gt;17661&lt;/item&gt;&lt;item&gt;20182&lt;/item&gt;&lt;item&gt;20185&lt;/item&gt;&lt;item&gt;20193&lt;/item&gt;&lt;item&gt;20195&lt;/item&gt;&lt;item&gt;20196&lt;/item&gt;&lt;item&gt;20199&lt;/item&gt;&lt;item&gt;20202&lt;/item&gt;&lt;item&gt;20214&lt;/item&gt;&lt;item&gt;20218&lt;/item&gt;&lt;item&gt;20219&lt;/item&gt;&lt;item&gt;20221&lt;/item&gt;&lt;item&gt;20224&lt;/item&gt;&lt;item&gt;20226&lt;/item&gt;&lt;item&gt;20227&lt;/item&gt;&lt;item&gt;20229&lt;/item&gt;&lt;item&gt;20230&lt;/item&gt;&lt;item&gt;20231&lt;/item&gt;&lt;item&gt;20232&lt;/item&gt;&lt;item&gt;20233&lt;/item&gt;&lt;item&gt;20234&lt;/item&gt;&lt;item&gt;20248&lt;/item&gt;&lt;item&gt;20256&lt;/item&gt;&lt;item&gt;20257&lt;/item&gt;&lt;item&gt;20259&lt;/item&gt;&lt;item&gt;20266&lt;/item&gt;&lt;item&gt;20268&lt;/item&gt;&lt;item&gt;20271&lt;/item&gt;&lt;item&gt;20274&lt;/item&gt;&lt;item&gt;20275&lt;/item&gt;&lt;item&gt;20277&lt;/item&gt;&lt;item&gt;20279&lt;/item&gt;&lt;item&gt;20287&lt;/item&gt;&lt;item&gt;20293&lt;/item&gt;&lt;item&gt;21088&lt;/item&gt;&lt;item&gt;21089&lt;/item&gt;&lt;item&gt;21090&lt;/item&gt;&lt;item&gt;21091&lt;/item&gt;&lt;item&gt;21092&lt;/item&gt;&lt;item&gt;21093&lt;/item&gt;&lt;item&gt;21124&lt;/item&gt;&lt;item&gt;21126&lt;/item&gt;&lt;/record-ids&gt;&lt;/item&gt;&lt;/Libraries&gt;"/>
  </w:docVars>
  <w:rsids>
    <w:rsidRoot w:val="005456CB"/>
    <w:rsid w:val="00004DA0"/>
    <w:rsid w:val="000064E3"/>
    <w:rsid w:val="00035BF4"/>
    <w:rsid w:val="000460B4"/>
    <w:rsid w:val="00055148"/>
    <w:rsid w:val="00055D18"/>
    <w:rsid w:val="00061FCF"/>
    <w:rsid w:val="000641DA"/>
    <w:rsid w:val="00072F4A"/>
    <w:rsid w:val="00086935"/>
    <w:rsid w:val="00093592"/>
    <w:rsid w:val="000A43D4"/>
    <w:rsid w:val="000A5061"/>
    <w:rsid w:val="000C168C"/>
    <w:rsid w:val="000C204C"/>
    <w:rsid w:val="000C7757"/>
    <w:rsid w:val="000D278D"/>
    <w:rsid w:val="000D4603"/>
    <w:rsid w:val="000D47A7"/>
    <w:rsid w:val="000E4615"/>
    <w:rsid w:val="000E6FED"/>
    <w:rsid w:val="000F4013"/>
    <w:rsid w:val="000F773A"/>
    <w:rsid w:val="00107861"/>
    <w:rsid w:val="001109EA"/>
    <w:rsid w:val="001143E1"/>
    <w:rsid w:val="001147D3"/>
    <w:rsid w:val="0013077C"/>
    <w:rsid w:val="0013459E"/>
    <w:rsid w:val="0014139E"/>
    <w:rsid w:val="00145579"/>
    <w:rsid w:val="001471BA"/>
    <w:rsid w:val="00152B92"/>
    <w:rsid w:val="00162FD2"/>
    <w:rsid w:val="0017483C"/>
    <w:rsid w:val="00176C80"/>
    <w:rsid w:val="00181BA7"/>
    <w:rsid w:val="001862B1"/>
    <w:rsid w:val="0019032B"/>
    <w:rsid w:val="001A2133"/>
    <w:rsid w:val="001C7DE8"/>
    <w:rsid w:val="001D40E9"/>
    <w:rsid w:val="001D441E"/>
    <w:rsid w:val="001E0985"/>
    <w:rsid w:val="001E166C"/>
    <w:rsid w:val="001E5EB5"/>
    <w:rsid w:val="001E60C0"/>
    <w:rsid w:val="001F1AA2"/>
    <w:rsid w:val="001F30AA"/>
    <w:rsid w:val="001F44F1"/>
    <w:rsid w:val="0020228A"/>
    <w:rsid w:val="0021605E"/>
    <w:rsid w:val="002202E5"/>
    <w:rsid w:val="00243AB3"/>
    <w:rsid w:val="00257D06"/>
    <w:rsid w:val="00260B7B"/>
    <w:rsid w:val="00262B94"/>
    <w:rsid w:val="00262EED"/>
    <w:rsid w:val="00263586"/>
    <w:rsid w:val="00266AD2"/>
    <w:rsid w:val="00271ED8"/>
    <w:rsid w:val="002879E8"/>
    <w:rsid w:val="002B02E5"/>
    <w:rsid w:val="002C17DE"/>
    <w:rsid w:val="002C47B7"/>
    <w:rsid w:val="002D401F"/>
    <w:rsid w:val="002D6D85"/>
    <w:rsid w:val="002E1241"/>
    <w:rsid w:val="002E1D4D"/>
    <w:rsid w:val="002E2D2F"/>
    <w:rsid w:val="002E5D95"/>
    <w:rsid w:val="002F0679"/>
    <w:rsid w:val="002F0E5A"/>
    <w:rsid w:val="002F5F0A"/>
    <w:rsid w:val="00300A2A"/>
    <w:rsid w:val="00305E59"/>
    <w:rsid w:val="00311542"/>
    <w:rsid w:val="003239BB"/>
    <w:rsid w:val="00323ECA"/>
    <w:rsid w:val="00331E23"/>
    <w:rsid w:val="00336E54"/>
    <w:rsid w:val="00347CA1"/>
    <w:rsid w:val="00352B22"/>
    <w:rsid w:val="003537D8"/>
    <w:rsid w:val="00355A7A"/>
    <w:rsid w:val="0036435B"/>
    <w:rsid w:val="00364C7B"/>
    <w:rsid w:val="00365122"/>
    <w:rsid w:val="00377481"/>
    <w:rsid w:val="003842DB"/>
    <w:rsid w:val="00393578"/>
    <w:rsid w:val="00393839"/>
    <w:rsid w:val="003A4BAD"/>
    <w:rsid w:val="003A59B1"/>
    <w:rsid w:val="003B012A"/>
    <w:rsid w:val="003B1E4F"/>
    <w:rsid w:val="003B49CB"/>
    <w:rsid w:val="003B5B74"/>
    <w:rsid w:val="003C2A85"/>
    <w:rsid w:val="003C79D3"/>
    <w:rsid w:val="003D4A50"/>
    <w:rsid w:val="003D4BA5"/>
    <w:rsid w:val="003D758D"/>
    <w:rsid w:val="003D7A01"/>
    <w:rsid w:val="003E37EA"/>
    <w:rsid w:val="003F4398"/>
    <w:rsid w:val="003F43F4"/>
    <w:rsid w:val="0040001E"/>
    <w:rsid w:val="00400F50"/>
    <w:rsid w:val="004112DE"/>
    <w:rsid w:val="00412777"/>
    <w:rsid w:val="00417308"/>
    <w:rsid w:val="004240AC"/>
    <w:rsid w:val="004379F8"/>
    <w:rsid w:val="004603A9"/>
    <w:rsid w:val="00462C4C"/>
    <w:rsid w:val="0046704D"/>
    <w:rsid w:val="0047206E"/>
    <w:rsid w:val="00474BB7"/>
    <w:rsid w:val="004810AA"/>
    <w:rsid w:val="004828F4"/>
    <w:rsid w:val="004B7116"/>
    <w:rsid w:val="004C1850"/>
    <w:rsid w:val="004C22C3"/>
    <w:rsid w:val="004C29A1"/>
    <w:rsid w:val="004C5B85"/>
    <w:rsid w:val="004D5287"/>
    <w:rsid w:val="004E005E"/>
    <w:rsid w:val="004E3902"/>
    <w:rsid w:val="004E7BBE"/>
    <w:rsid w:val="004F56EE"/>
    <w:rsid w:val="004F5DD5"/>
    <w:rsid w:val="004F60E6"/>
    <w:rsid w:val="004F63FA"/>
    <w:rsid w:val="00501197"/>
    <w:rsid w:val="00504D95"/>
    <w:rsid w:val="00506CAB"/>
    <w:rsid w:val="0050718E"/>
    <w:rsid w:val="00513825"/>
    <w:rsid w:val="0052211A"/>
    <w:rsid w:val="00527004"/>
    <w:rsid w:val="005276DB"/>
    <w:rsid w:val="00530BBF"/>
    <w:rsid w:val="005436D6"/>
    <w:rsid w:val="005450EF"/>
    <w:rsid w:val="005456CB"/>
    <w:rsid w:val="00550AAB"/>
    <w:rsid w:val="0056608A"/>
    <w:rsid w:val="00566C92"/>
    <w:rsid w:val="00567C9C"/>
    <w:rsid w:val="00574B95"/>
    <w:rsid w:val="005813E5"/>
    <w:rsid w:val="0059691D"/>
    <w:rsid w:val="005A0F44"/>
    <w:rsid w:val="005A0FE5"/>
    <w:rsid w:val="005A1AF4"/>
    <w:rsid w:val="005A40C4"/>
    <w:rsid w:val="005A66AA"/>
    <w:rsid w:val="005B32B3"/>
    <w:rsid w:val="005C3DB4"/>
    <w:rsid w:val="005C40DA"/>
    <w:rsid w:val="005D17FB"/>
    <w:rsid w:val="005D1C1B"/>
    <w:rsid w:val="005D5759"/>
    <w:rsid w:val="005D6314"/>
    <w:rsid w:val="005E1B2B"/>
    <w:rsid w:val="005E5FDC"/>
    <w:rsid w:val="0060352B"/>
    <w:rsid w:val="00610B3B"/>
    <w:rsid w:val="006121CB"/>
    <w:rsid w:val="0061771A"/>
    <w:rsid w:val="006276F1"/>
    <w:rsid w:val="00627F6E"/>
    <w:rsid w:val="00632219"/>
    <w:rsid w:val="00637AEC"/>
    <w:rsid w:val="00641863"/>
    <w:rsid w:val="006453AE"/>
    <w:rsid w:val="00650AA2"/>
    <w:rsid w:val="0065678F"/>
    <w:rsid w:val="00657106"/>
    <w:rsid w:val="00657B4F"/>
    <w:rsid w:val="006623B7"/>
    <w:rsid w:val="006640C3"/>
    <w:rsid w:val="006676BA"/>
    <w:rsid w:val="00673846"/>
    <w:rsid w:val="006800C2"/>
    <w:rsid w:val="00682CD2"/>
    <w:rsid w:val="00692132"/>
    <w:rsid w:val="00694293"/>
    <w:rsid w:val="006A3788"/>
    <w:rsid w:val="006A702D"/>
    <w:rsid w:val="006B4B07"/>
    <w:rsid w:val="006B65D2"/>
    <w:rsid w:val="006C2D92"/>
    <w:rsid w:val="006C54FD"/>
    <w:rsid w:val="006C5503"/>
    <w:rsid w:val="006C68B0"/>
    <w:rsid w:val="006D4231"/>
    <w:rsid w:val="006E2A2E"/>
    <w:rsid w:val="006E5906"/>
    <w:rsid w:val="006E71B9"/>
    <w:rsid w:val="0070256E"/>
    <w:rsid w:val="00712D06"/>
    <w:rsid w:val="00723EBE"/>
    <w:rsid w:val="0073170B"/>
    <w:rsid w:val="00732414"/>
    <w:rsid w:val="00733DF8"/>
    <w:rsid w:val="007357C3"/>
    <w:rsid w:val="00747E3A"/>
    <w:rsid w:val="007537D4"/>
    <w:rsid w:val="00760817"/>
    <w:rsid w:val="00780703"/>
    <w:rsid w:val="00782A56"/>
    <w:rsid w:val="00784C99"/>
    <w:rsid w:val="00791176"/>
    <w:rsid w:val="00795F70"/>
    <w:rsid w:val="007A2332"/>
    <w:rsid w:val="007B31A9"/>
    <w:rsid w:val="007B711C"/>
    <w:rsid w:val="007C2E72"/>
    <w:rsid w:val="007D7EEC"/>
    <w:rsid w:val="007E09CE"/>
    <w:rsid w:val="007F1AD6"/>
    <w:rsid w:val="007F297B"/>
    <w:rsid w:val="007F6CE6"/>
    <w:rsid w:val="00804026"/>
    <w:rsid w:val="00806845"/>
    <w:rsid w:val="00812986"/>
    <w:rsid w:val="00812B2A"/>
    <w:rsid w:val="00814477"/>
    <w:rsid w:val="00816A21"/>
    <w:rsid w:val="00825FCA"/>
    <w:rsid w:val="00826FE6"/>
    <w:rsid w:val="00833B8C"/>
    <w:rsid w:val="00841483"/>
    <w:rsid w:val="00845671"/>
    <w:rsid w:val="00850A37"/>
    <w:rsid w:val="0085577C"/>
    <w:rsid w:val="00863CF8"/>
    <w:rsid w:val="00865B98"/>
    <w:rsid w:val="00871BB5"/>
    <w:rsid w:val="008750A1"/>
    <w:rsid w:val="00877AAF"/>
    <w:rsid w:val="008A667E"/>
    <w:rsid w:val="008D4E59"/>
    <w:rsid w:val="008D6960"/>
    <w:rsid w:val="008E045E"/>
    <w:rsid w:val="008E595B"/>
    <w:rsid w:val="008E70D9"/>
    <w:rsid w:val="008F4685"/>
    <w:rsid w:val="008F53A9"/>
    <w:rsid w:val="008F5EE7"/>
    <w:rsid w:val="008F7191"/>
    <w:rsid w:val="00901EA6"/>
    <w:rsid w:val="00907D84"/>
    <w:rsid w:val="009164CA"/>
    <w:rsid w:val="00923D43"/>
    <w:rsid w:val="009272D3"/>
    <w:rsid w:val="00945C83"/>
    <w:rsid w:val="00957D5B"/>
    <w:rsid w:val="00974D7D"/>
    <w:rsid w:val="00975168"/>
    <w:rsid w:val="00976565"/>
    <w:rsid w:val="00983A46"/>
    <w:rsid w:val="009A5243"/>
    <w:rsid w:val="009A591F"/>
    <w:rsid w:val="009B5817"/>
    <w:rsid w:val="009C37E7"/>
    <w:rsid w:val="009D129B"/>
    <w:rsid w:val="009D3642"/>
    <w:rsid w:val="009E76DD"/>
    <w:rsid w:val="009F2A91"/>
    <w:rsid w:val="009F7231"/>
    <w:rsid w:val="009F728A"/>
    <w:rsid w:val="009F7B09"/>
    <w:rsid w:val="00A02D9A"/>
    <w:rsid w:val="00A03D27"/>
    <w:rsid w:val="00A04348"/>
    <w:rsid w:val="00A14E88"/>
    <w:rsid w:val="00A20A9C"/>
    <w:rsid w:val="00A20EFE"/>
    <w:rsid w:val="00A23512"/>
    <w:rsid w:val="00A252AB"/>
    <w:rsid w:val="00A32497"/>
    <w:rsid w:val="00A44C78"/>
    <w:rsid w:val="00A51156"/>
    <w:rsid w:val="00A5187D"/>
    <w:rsid w:val="00A64D2D"/>
    <w:rsid w:val="00A74720"/>
    <w:rsid w:val="00A7779E"/>
    <w:rsid w:val="00A8512D"/>
    <w:rsid w:val="00A85EE2"/>
    <w:rsid w:val="00A86A47"/>
    <w:rsid w:val="00A92E3F"/>
    <w:rsid w:val="00AB0063"/>
    <w:rsid w:val="00AD0FB8"/>
    <w:rsid w:val="00AD40FC"/>
    <w:rsid w:val="00AD55AB"/>
    <w:rsid w:val="00AD5E72"/>
    <w:rsid w:val="00AD6D89"/>
    <w:rsid w:val="00AE1E59"/>
    <w:rsid w:val="00AE2CD2"/>
    <w:rsid w:val="00AE4D5E"/>
    <w:rsid w:val="00AF4572"/>
    <w:rsid w:val="00B03256"/>
    <w:rsid w:val="00B10BC9"/>
    <w:rsid w:val="00B12536"/>
    <w:rsid w:val="00B16A9E"/>
    <w:rsid w:val="00B204A6"/>
    <w:rsid w:val="00B214AA"/>
    <w:rsid w:val="00B22745"/>
    <w:rsid w:val="00B278B0"/>
    <w:rsid w:val="00B3430B"/>
    <w:rsid w:val="00B42739"/>
    <w:rsid w:val="00B46CA5"/>
    <w:rsid w:val="00B54A1D"/>
    <w:rsid w:val="00B723C5"/>
    <w:rsid w:val="00B83293"/>
    <w:rsid w:val="00BA4257"/>
    <w:rsid w:val="00BA429E"/>
    <w:rsid w:val="00BB591C"/>
    <w:rsid w:val="00BB66F5"/>
    <w:rsid w:val="00BC2DBE"/>
    <w:rsid w:val="00BE0D57"/>
    <w:rsid w:val="00BE1304"/>
    <w:rsid w:val="00BE2087"/>
    <w:rsid w:val="00BE4B02"/>
    <w:rsid w:val="00BF1DD2"/>
    <w:rsid w:val="00BF478B"/>
    <w:rsid w:val="00BF5A67"/>
    <w:rsid w:val="00BF6A85"/>
    <w:rsid w:val="00C01669"/>
    <w:rsid w:val="00C070D2"/>
    <w:rsid w:val="00C07717"/>
    <w:rsid w:val="00C153F8"/>
    <w:rsid w:val="00C20919"/>
    <w:rsid w:val="00C24EF2"/>
    <w:rsid w:val="00C271B7"/>
    <w:rsid w:val="00C30DD0"/>
    <w:rsid w:val="00C34570"/>
    <w:rsid w:val="00C43928"/>
    <w:rsid w:val="00C57D30"/>
    <w:rsid w:val="00C606AA"/>
    <w:rsid w:val="00C647DA"/>
    <w:rsid w:val="00C769CB"/>
    <w:rsid w:val="00CA2DE6"/>
    <w:rsid w:val="00CA42E0"/>
    <w:rsid w:val="00CB2D69"/>
    <w:rsid w:val="00CB769A"/>
    <w:rsid w:val="00CC012F"/>
    <w:rsid w:val="00CC3E16"/>
    <w:rsid w:val="00CD0453"/>
    <w:rsid w:val="00CD0A2C"/>
    <w:rsid w:val="00CD6196"/>
    <w:rsid w:val="00CD689B"/>
    <w:rsid w:val="00CD7A72"/>
    <w:rsid w:val="00CE20DB"/>
    <w:rsid w:val="00CF26CA"/>
    <w:rsid w:val="00D03730"/>
    <w:rsid w:val="00D1119D"/>
    <w:rsid w:val="00D12C35"/>
    <w:rsid w:val="00D267D9"/>
    <w:rsid w:val="00D62912"/>
    <w:rsid w:val="00D71226"/>
    <w:rsid w:val="00D72523"/>
    <w:rsid w:val="00D80D3E"/>
    <w:rsid w:val="00D852AF"/>
    <w:rsid w:val="00D9335D"/>
    <w:rsid w:val="00DA134F"/>
    <w:rsid w:val="00DA1D14"/>
    <w:rsid w:val="00DA25F5"/>
    <w:rsid w:val="00DB080E"/>
    <w:rsid w:val="00DB6F38"/>
    <w:rsid w:val="00DC07E4"/>
    <w:rsid w:val="00DC0EE3"/>
    <w:rsid w:val="00DC639E"/>
    <w:rsid w:val="00DC7C36"/>
    <w:rsid w:val="00DD0061"/>
    <w:rsid w:val="00DE2B86"/>
    <w:rsid w:val="00DF15DA"/>
    <w:rsid w:val="00DF46F9"/>
    <w:rsid w:val="00DF5813"/>
    <w:rsid w:val="00E071B1"/>
    <w:rsid w:val="00E11CD0"/>
    <w:rsid w:val="00E138CF"/>
    <w:rsid w:val="00E357B5"/>
    <w:rsid w:val="00E358C7"/>
    <w:rsid w:val="00E36925"/>
    <w:rsid w:val="00E552D8"/>
    <w:rsid w:val="00E55B5E"/>
    <w:rsid w:val="00E60FF4"/>
    <w:rsid w:val="00E6539C"/>
    <w:rsid w:val="00E726C2"/>
    <w:rsid w:val="00E73101"/>
    <w:rsid w:val="00E734EC"/>
    <w:rsid w:val="00E73D0E"/>
    <w:rsid w:val="00E8153E"/>
    <w:rsid w:val="00E83134"/>
    <w:rsid w:val="00E83C1B"/>
    <w:rsid w:val="00E84ADA"/>
    <w:rsid w:val="00E940D7"/>
    <w:rsid w:val="00EA51EE"/>
    <w:rsid w:val="00EA5DAD"/>
    <w:rsid w:val="00EB4B05"/>
    <w:rsid w:val="00EB60D1"/>
    <w:rsid w:val="00EC18FD"/>
    <w:rsid w:val="00EC2129"/>
    <w:rsid w:val="00ED6A58"/>
    <w:rsid w:val="00EE115A"/>
    <w:rsid w:val="00EE3CD3"/>
    <w:rsid w:val="00EE630A"/>
    <w:rsid w:val="00EE68A6"/>
    <w:rsid w:val="00EF596E"/>
    <w:rsid w:val="00F005AD"/>
    <w:rsid w:val="00F10A06"/>
    <w:rsid w:val="00F222F4"/>
    <w:rsid w:val="00F25995"/>
    <w:rsid w:val="00F2652F"/>
    <w:rsid w:val="00F319F3"/>
    <w:rsid w:val="00F330B9"/>
    <w:rsid w:val="00F459B4"/>
    <w:rsid w:val="00F45C6A"/>
    <w:rsid w:val="00F51100"/>
    <w:rsid w:val="00F52CAE"/>
    <w:rsid w:val="00F601EB"/>
    <w:rsid w:val="00F71C9B"/>
    <w:rsid w:val="00F72C1C"/>
    <w:rsid w:val="00F84920"/>
    <w:rsid w:val="00FA66AD"/>
    <w:rsid w:val="00FC118C"/>
    <w:rsid w:val="00FC190A"/>
    <w:rsid w:val="00FC30A0"/>
    <w:rsid w:val="00FD541D"/>
    <w:rsid w:val="00FF43B1"/>
    <w:rsid w:val="00FF5731"/>
    <w:rsid w:val="00FF5B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CEA3A21"/>
  <w15:chartTrackingRefBased/>
  <w15:docId w15:val="{8208B7AB-50E7-4F8D-B5D0-DE99D90FE93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940D7"/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table" w:styleId="TabloKlavuzu">
    <w:name w:val="Table Grid"/>
    <w:basedOn w:val="NormalTablo"/>
    <w:uiPriority w:val="39"/>
    <w:rsid w:val="00E940D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tBilgi">
    <w:name w:val="header"/>
    <w:basedOn w:val="Normal"/>
    <w:link w:val="stBilgiChar"/>
    <w:uiPriority w:val="99"/>
    <w:unhideWhenUsed/>
    <w:rsid w:val="00E940D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tBilgiChar">
    <w:name w:val="Üst Bilgi Char"/>
    <w:basedOn w:val="VarsaylanParagrafYazTipi"/>
    <w:link w:val="stBilgi"/>
    <w:uiPriority w:val="99"/>
    <w:rsid w:val="00E940D7"/>
  </w:style>
  <w:style w:type="paragraph" w:styleId="AltBilgi">
    <w:name w:val="footer"/>
    <w:basedOn w:val="Normal"/>
    <w:link w:val="AltBilgiChar"/>
    <w:uiPriority w:val="99"/>
    <w:unhideWhenUsed/>
    <w:rsid w:val="00E940D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AltBilgiChar">
    <w:name w:val="Alt Bilgi Char"/>
    <w:basedOn w:val="VarsaylanParagrafYazTipi"/>
    <w:link w:val="AltBilgi"/>
    <w:uiPriority w:val="99"/>
    <w:rsid w:val="00E940D7"/>
  </w:style>
  <w:style w:type="paragraph" w:customStyle="1" w:styleId="EndNoteBibliographyTitle">
    <w:name w:val="EndNote Bibliography Title"/>
    <w:basedOn w:val="Normal"/>
    <w:link w:val="EndNoteBibliographyTitleChar"/>
    <w:rsid w:val="00E940D7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VarsaylanParagrafYazTipi"/>
    <w:link w:val="EndNoteBibliographyTitle"/>
    <w:rsid w:val="00E940D7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940D7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VarsaylanParagrafYazTipi"/>
    <w:link w:val="EndNoteBibliography"/>
    <w:rsid w:val="00E940D7"/>
    <w:rPr>
      <w:rFonts w:ascii="Calibri" w:hAnsi="Calibri" w:cs="Calibri"/>
      <w:noProof/>
      <w:lang w:val="en-US"/>
    </w:rPr>
  </w:style>
  <w:style w:type="paragraph" w:styleId="NormalWeb">
    <w:name w:val="Normal (Web)"/>
    <w:basedOn w:val="Normal"/>
    <w:uiPriority w:val="99"/>
    <w:semiHidden/>
    <w:unhideWhenUsed/>
    <w:rsid w:val="00E940D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tr-TR"/>
    </w:rPr>
  </w:style>
  <w:style w:type="character" w:styleId="Kpr">
    <w:name w:val="Hyperlink"/>
    <w:basedOn w:val="VarsaylanParagrafYazTipi"/>
    <w:uiPriority w:val="99"/>
    <w:unhideWhenUsed/>
    <w:rsid w:val="00E940D7"/>
    <w:rPr>
      <w:color w:val="0563C1" w:themeColor="hyperlink"/>
      <w:u w:val="single"/>
    </w:rPr>
  </w:style>
  <w:style w:type="character" w:styleId="AklamaBavurusu">
    <w:name w:val="annotation reference"/>
    <w:basedOn w:val="VarsaylanParagrafYazTipi"/>
    <w:uiPriority w:val="99"/>
    <w:semiHidden/>
    <w:unhideWhenUsed/>
    <w:rsid w:val="00E940D7"/>
    <w:rPr>
      <w:sz w:val="16"/>
      <w:szCs w:val="16"/>
    </w:rPr>
  </w:style>
  <w:style w:type="paragraph" w:styleId="AklamaMetni">
    <w:name w:val="annotation text"/>
    <w:basedOn w:val="Normal"/>
    <w:link w:val="AklamaMetniChar"/>
    <w:uiPriority w:val="99"/>
    <w:semiHidden/>
    <w:unhideWhenUsed/>
    <w:rsid w:val="00E940D7"/>
    <w:pPr>
      <w:spacing w:line="240" w:lineRule="auto"/>
    </w:pPr>
    <w:rPr>
      <w:sz w:val="20"/>
      <w:szCs w:val="20"/>
    </w:rPr>
  </w:style>
  <w:style w:type="character" w:customStyle="1" w:styleId="AklamaMetniChar">
    <w:name w:val="Açıklama Metni Char"/>
    <w:basedOn w:val="VarsaylanParagrafYazTipi"/>
    <w:link w:val="AklamaMetni"/>
    <w:uiPriority w:val="99"/>
    <w:semiHidden/>
    <w:rsid w:val="00E940D7"/>
    <w:rPr>
      <w:sz w:val="20"/>
      <w:szCs w:val="20"/>
    </w:rPr>
  </w:style>
  <w:style w:type="paragraph" w:styleId="AklamaKonusu">
    <w:name w:val="annotation subject"/>
    <w:basedOn w:val="AklamaMetni"/>
    <w:next w:val="AklamaMetni"/>
    <w:link w:val="AklamaKonusuChar"/>
    <w:uiPriority w:val="99"/>
    <w:semiHidden/>
    <w:unhideWhenUsed/>
    <w:rsid w:val="00E940D7"/>
    <w:rPr>
      <w:b/>
      <w:bCs/>
    </w:rPr>
  </w:style>
  <w:style w:type="character" w:customStyle="1" w:styleId="AklamaKonusuChar">
    <w:name w:val="Açıklama Konusu Char"/>
    <w:basedOn w:val="AklamaMetniChar"/>
    <w:link w:val="AklamaKonusu"/>
    <w:uiPriority w:val="99"/>
    <w:semiHidden/>
    <w:rsid w:val="00E940D7"/>
    <w:rPr>
      <w:b/>
      <w:bCs/>
      <w:sz w:val="20"/>
      <w:szCs w:val="20"/>
    </w:rPr>
  </w:style>
  <w:style w:type="paragraph" w:styleId="BalonMetni">
    <w:name w:val="Balloon Text"/>
    <w:basedOn w:val="Normal"/>
    <w:link w:val="BalonMetniChar"/>
    <w:uiPriority w:val="99"/>
    <w:semiHidden/>
    <w:unhideWhenUsed/>
    <w:rsid w:val="00E940D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onMetniChar">
    <w:name w:val="Balon Metni Char"/>
    <w:basedOn w:val="VarsaylanParagrafYazTipi"/>
    <w:link w:val="BalonMetni"/>
    <w:uiPriority w:val="99"/>
    <w:semiHidden/>
    <w:rsid w:val="00E940D7"/>
    <w:rPr>
      <w:rFonts w:ascii="Segoe UI" w:hAnsi="Segoe UI" w:cs="Segoe UI"/>
      <w:sz w:val="18"/>
      <w:szCs w:val="18"/>
    </w:rPr>
  </w:style>
  <w:style w:type="character" w:customStyle="1" w:styleId="current-selection">
    <w:name w:val="current-selection"/>
    <w:basedOn w:val="VarsaylanParagrafYazTipi"/>
    <w:rsid w:val="00E940D7"/>
  </w:style>
  <w:style w:type="character" w:customStyle="1" w:styleId="a">
    <w:name w:val="_"/>
    <w:basedOn w:val="VarsaylanParagrafYazTipi"/>
    <w:rsid w:val="00E940D7"/>
  </w:style>
  <w:style w:type="paragraph" w:styleId="ListeParagraf">
    <w:name w:val="List Paragraph"/>
    <w:basedOn w:val="Normal"/>
    <w:uiPriority w:val="34"/>
    <w:qFormat/>
    <w:rsid w:val="00E940D7"/>
    <w:pPr>
      <w:ind w:left="720"/>
      <w:contextualSpacing/>
    </w:pPr>
  </w:style>
  <w:style w:type="table" w:styleId="ListeTablo2-Vurgu3">
    <w:name w:val="List Table 2 Accent 3"/>
    <w:basedOn w:val="NormalTablo"/>
    <w:uiPriority w:val="47"/>
    <w:rsid w:val="00E940D7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bottom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DzTablo2">
    <w:name w:val="Plain Table 2"/>
    <w:basedOn w:val="NormalTablo"/>
    <w:uiPriority w:val="42"/>
    <w:rsid w:val="00E940D7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5</Pages>
  <Words>9034</Words>
  <Characters>51497</Characters>
  <Application>Microsoft Office Word</Application>
  <DocSecurity>0</DocSecurity>
  <Lines>429</Lines>
  <Paragraphs>120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4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Ömer Hatipoğlu</dc:creator>
  <cp:keywords/>
  <dc:description/>
  <cp:lastModifiedBy>Ömer</cp:lastModifiedBy>
  <cp:revision>11</cp:revision>
  <dcterms:created xsi:type="dcterms:W3CDTF">2020-04-12T08:40:00Z</dcterms:created>
  <dcterms:modified xsi:type="dcterms:W3CDTF">2023-07-09T12:21:00Z</dcterms:modified>
</cp:coreProperties>
</file>